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24CD100E" w14:textId="5213DEC5" w:rsidR="004A4BB3" w:rsidRDefault="004A4BB3" w:rsidP="004A4BB3">
      <w:pPr>
        <w:spacing w:line="240" w:lineRule="auto"/>
        <w:rPr>
          <w:rFonts w:ascii="Palatino Linotype" w:hAnsi="Palatino Linotype"/>
          <w:b/>
          <w:sz w:val="36"/>
        </w:rPr>
      </w:pPr>
    </w:p>
    <w:p w14:paraId="5F56149D" w14:textId="0461BE34" w:rsidR="002C0268" w:rsidRDefault="002C0268" w:rsidP="004A4BB3">
      <w:pPr>
        <w:spacing w:line="240" w:lineRule="auto"/>
        <w:rPr>
          <w:rFonts w:ascii="Palatino Linotype" w:hAnsi="Palatino Linotype"/>
          <w:b/>
          <w:sz w:val="36"/>
        </w:rPr>
      </w:pPr>
    </w:p>
    <w:p w14:paraId="34CA8B56" w14:textId="77777777" w:rsidR="002C0268" w:rsidRPr="00790001" w:rsidRDefault="002C0268" w:rsidP="004A4BB3">
      <w:pPr>
        <w:spacing w:line="240" w:lineRule="auto"/>
        <w:rPr>
          <w:rFonts w:ascii="Palatino Linotype" w:hAnsi="Palatino Linotype"/>
          <w:b/>
          <w:sz w:val="36"/>
        </w:rPr>
      </w:pPr>
    </w:p>
    <w:p w14:paraId="03BABFB1" w14:textId="77777777"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Mr. Kinde Mekuria</w:t>
      </w:r>
    </w:p>
    <w:p w14:paraId="00CA2011" w14:textId="281B04A0" w:rsidR="002C0268" w:rsidRPr="004A4BB3" w:rsidRDefault="004A4BB3" w:rsidP="0046647F">
      <w:pPr>
        <w:pStyle w:val="FP-name"/>
      </w:pPr>
      <w:r w:rsidRPr="00790001">
        <w:t xml:space="preserve">Date of submission: </w:t>
      </w:r>
      <w:r w:rsidR="002C0268">
        <w:t xml:space="preserve">Dec </w:t>
      </w:r>
      <w:r w:rsidR="007D7054">
        <w:t>1</w:t>
      </w:r>
      <w:r w:rsidR="00156845">
        <w:t>4</w:t>
      </w:r>
      <w:r w:rsidR="002C0268">
        <w:t>, 2020</w:t>
      </w:r>
    </w:p>
    <w:sdt>
      <w:sdtPr>
        <w:rPr>
          <w:rFonts w:asciiTheme="minorHAnsi" w:eastAsiaTheme="minorHAnsi" w:hAnsiTheme="minorHAnsi" w:cstheme="minorBidi"/>
          <w:bCs w:val="0"/>
          <w:sz w:val="22"/>
          <w:szCs w:val="22"/>
        </w:rPr>
        <w:id w:val="-1392266215"/>
        <w:docPartObj>
          <w:docPartGallery w:val="Table of Contents"/>
          <w:docPartUnique/>
        </w:docPartObj>
      </w:sdtPr>
      <w:sdtEndPr>
        <w:rPr>
          <w:rFonts w:ascii="Times New Roman" w:hAnsi="Times New Roman" w:cs="Times New Roman"/>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125167E5" w14:textId="133A8C4A" w:rsidR="0086535F" w:rsidRDefault="00531CF5">
          <w:pPr>
            <w:pStyle w:val="TOC2"/>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838635" w:history="1">
            <w:r w:rsidR="0086535F" w:rsidRPr="004824FA">
              <w:rPr>
                <w:rStyle w:val="Hyperlink"/>
                <w:noProof/>
              </w:rPr>
              <w:t>Abstract</w:t>
            </w:r>
            <w:r w:rsidR="0086535F">
              <w:rPr>
                <w:noProof/>
                <w:webHidden/>
              </w:rPr>
              <w:tab/>
            </w:r>
            <w:r w:rsidR="0086535F">
              <w:rPr>
                <w:noProof/>
                <w:webHidden/>
              </w:rPr>
              <w:fldChar w:fldCharType="begin"/>
            </w:r>
            <w:r w:rsidR="0086535F">
              <w:rPr>
                <w:noProof/>
                <w:webHidden/>
              </w:rPr>
              <w:instrText xml:space="preserve"> PAGEREF _Toc58838635 \h </w:instrText>
            </w:r>
            <w:r w:rsidR="0086535F">
              <w:rPr>
                <w:noProof/>
                <w:webHidden/>
              </w:rPr>
            </w:r>
            <w:r w:rsidR="0086535F">
              <w:rPr>
                <w:noProof/>
                <w:webHidden/>
              </w:rPr>
              <w:fldChar w:fldCharType="separate"/>
            </w:r>
            <w:r w:rsidR="00F34921">
              <w:rPr>
                <w:noProof/>
                <w:webHidden/>
              </w:rPr>
              <w:t>1</w:t>
            </w:r>
            <w:r w:rsidR="0086535F">
              <w:rPr>
                <w:noProof/>
                <w:webHidden/>
              </w:rPr>
              <w:fldChar w:fldCharType="end"/>
            </w:r>
          </w:hyperlink>
        </w:p>
        <w:p w14:paraId="580B64BA" w14:textId="44DD5D41"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36" w:history="1">
            <w:r w:rsidR="0086535F" w:rsidRPr="004824FA">
              <w:rPr>
                <w:rStyle w:val="Hyperlink"/>
                <w:noProof/>
              </w:rPr>
              <w:t>Acknowledgment</w:t>
            </w:r>
            <w:r w:rsidR="0086535F">
              <w:rPr>
                <w:noProof/>
                <w:webHidden/>
              </w:rPr>
              <w:tab/>
            </w:r>
            <w:r w:rsidR="0086535F">
              <w:rPr>
                <w:noProof/>
                <w:webHidden/>
              </w:rPr>
              <w:fldChar w:fldCharType="begin"/>
            </w:r>
            <w:r w:rsidR="0086535F">
              <w:rPr>
                <w:noProof/>
                <w:webHidden/>
              </w:rPr>
              <w:instrText xml:space="preserve"> PAGEREF _Toc58838636 \h </w:instrText>
            </w:r>
            <w:r w:rsidR="0086535F">
              <w:rPr>
                <w:noProof/>
                <w:webHidden/>
              </w:rPr>
            </w:r>
            <w:r w:rsidR="0086535F">
              <w:rPr>
                <w:noProof/>
                <w:webHidden/>
              </w:rPr>
              <w:fldChar w:fldCharType="separate"/>
            </w:r>
            <w:r>
              <w:rPr>
                <w:noProof/>
                <w:webHidden/>
              </w:rPr>
              <w:t>2</w:t>
            </w:r>
            <w:r w:rsidR="0086535F">
              <w:rPr>
                <w:noProof/>
                <w:webHidden/>
              </w:rPr>
              <w:fldChar w:fldCharType="end"/>
            </w:r>
          </w:hyperlink>
        </w:p>
        <w:p w14:paraId="482417AD" w14:textId="2CBE9023"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37" w:history="1">
            <w:r w:rsidR="0086535F" w:rsidRPr="004824FA">
              <w:rPr>
                <w:rStyle w:val="Hyperlink"/>
                <w:noProof/>
              </w:rPr>
              <w:t>Acronym</w:t>
            </w:r>
            <w:r w:rsidR="0086535F">
              <w:rPr>
                <w:noProof/>
                <w:webHidden/>
              </w:rPr>
              <w:tab/>
            </w:r>
            <w:r w:rsidR="0086535F">
              <w:rPr>
                <w:noProof/>
                <w:webHidden/>
              </w:rPr>
              <w:fldChar w:fldCharType="begin"/>
            </w:r>
            <w:r w:rsidR="0086535F">
              <w:rPr>
                <w:noProof/>
                <w:webHidden/>
              </w:rPr>
              <w:instrText xml:space="preserve"> PAGEREF _Toc58838637 \h </w:instrText>
            </w:r>
            <w:r w:rsidR="0086535F">
              <w:rPr>
                <w:noProof/>
                <w:webHidden/>
              </w:rPr>
            </w:r>
            <w:r w:rsidR="0086535F">
              <w:rPr>
                <w:noProof/>
                <w:webHidden/>
              </w:rPr>
              <w:fldChar w:fldCharType="separate"/>
            </w:r>
            <w:r>
              <w:rPr>
                <w:noProof/>
                <w:webHidden/>
              </w:rPr>
              <w:t>3</w:t>
            </w:r>
            <w:r w:rsidR="0086535F">
              <w:rPr>
                <w:noProof/>
                <w:webHidden/>
              </w:rPr>
              <w:fldChar w:fldCharType="end"/>
            </w:r>
          </w:hyperlink>
        </w:p>
        <w:p w14:paraId="2BAD151A" w14:textId="5F6B0154"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38" w:history="1">
            <w:r w:rsidR="0086535F" w:rsidRPr="004824FA">
              <w:rPr>
                <w:rStyle w:val="Hyperlink"/>
                <w:noProof/>
              </w:rPr>
              <w:t>Chapter 1 Overview</w:t>
            </w:r>
            <w:r w:rsidR="0086535F">
              <w:rPr>
                <w:noProof/>
                <w:webHidden/>
              </w:rPr>
              <w:tab/>
            </w:r>
            <w:r w:rsidR="0086535F">
              <w:rPr>
                <w:noProof/>
                <w:webHidden/>
              </w:rPr>
              <w:fldChar w:fldCharType="begin"/>
            </w:r>
            <w:r w:rsidR="0086535F">
              <w:rPr>
                <w:noProof/>
                <w:webHidden/>
              </w:rPr>
              <w:instrText xml:space="preserve"> PAGEREF _Toc58838638 \h </w:instrText>
            </w:r>
            <w:r w:rsidR="0086535F">
              <w:rPr>
                <w:noProof/>
                <w:webHidden/>
              </w:rPr>
            </w:r>
            <w:r w:rsidR="0086535F">
              <w:rPr>
                <w:noProof/>
                <w:webHidden/>
              </w:rPr>
              <w:fldChar w:fldCharType="separate"/>
            </w:r>
            <w:r>
              <w:rPr>
                <w:noProof/>
                <w:webHidden/>
              </w:rPr>
              <w:t>4</w:t>
            </w:r>
            <w:r w:rsidR="0086535F">
              <w:rPr>
                <w:noProof/>
                <w:webHidden/>
              </w:rPr>
              <w:fldChar w:fldCharType="end"/>
            </w:r>
          </w:hyperlink>
        </w:p>
        <w:p w14:paraId="2A0F4456" w14:textId="67568416"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39" w:history="1">
            <w:r w:rsidR="0086535F" w:rsidRPr="004824FA">
              <w:rPr>
                <w:rStyle w:val="Hyperlink"/>
                <w:noProof/>
              </w:rPr>
              <w:t>1.1 Introduction and Background</w:t>
            </w:r>
            <w:r w:rsidR="0086535F">
              <w:rPr>
                <w:noProof/>
                <w:webHidden/>
              </w:rPr>
              <w:tab/>
            </w:r>
            <w:r w:rsidR="0086535F">
              <w:rPr>
                <w:noProof/>
                <w:webHidden/>
              </w:rPr>
              <w:fldChar w:fldCharType="begin"/>
            </w:r>
            <w:r w:rsidR="0086535F">
              <w:rPr>
                <w:noProof/>
                <w:webHidden/>
              </w:rPr>
              <w:instrText xml:space="preserve"> PAGEREF _Toc58838639 \h </w:instrText>
            </w:r>
            <w:r w:rsidR="0086535F">
              <w:rPr>
                <w:noProof/>
                <w:webHidden/>
              </w:rPr>
            </w:r>
            <w:r w:rsidR="0086535F">
              <w:rPr>
                <w:noProof/>
                <w:webHidden/>
              </w:rPr>
              <w:fldChar w:fldCharType="separate"/>
            </w:r>
            <w:r>
              <w:rPr>
                <w:noProof/>
                <w:webHidden/>
              </w:rPr>
              <w:t>4</w:t>
            </w:r>
            <w:r w:rsidR="0086535F">
              <w:rPr>
                <w:noProof/>
                <w:webHidden/>
              </w:rPr>
              <w:fldChar w:fldCharType="end"/>
            </w:r>
          </w:hyperlink>
        </w:p>
        <w:p w14:paraId="26BD726F" w14:textId="563437AB"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0" w:history="1">
            <w:r w:rsidR="0086535F" w:rsidRPr="004824FA">
              <w:rPr>
                <w:rStyle w:val="Hyperlink"/>
                <w:noProof/>
              </w:rPr>
              <w:t>1.2 Literature Review</w:t>
            </w:r>
            <w:r w:rsidR="0086535F">
              <w:rPr>
                <w:noProof/>
                <w:webHidden/>
              </w:rPr>
              <w:tab/>
            </w:r>
            <w:r w:rsidR="0086535F">
              <w:rPr>
                <w:noProof/>
                <w:webHidden/>
              </w:rPr>
              <w:fldChar w:fldCharType="begin"/>
            </w:r>
            <w:r w:rsidR="0086535F">
              <w:rPr>
                <w:noProof/>
                <w:webHidden/>
              </w:rPr>
              <w:instrText xml:space="preserve"> PAGEREF _Toc58838640 \h </w:instrText>
            </w:r>
            <w:r w:rsidR="0086535F">
              <w:rPr>
                <w:noProof/>
                <w:webHidden/>
              </w:rPr>
            </w:r>
            <w:r w:rsidR="0086535F">
              <w:rPr>
                <w:noProof/>
                <w:webHidden/>
              </w:rPr>
              <w:fldChar w:fldCharType="separate"/>
            </w:r>
            <w:r>
              <w:rPr>
                <w:noProof/>
                <w:webHidden/>
              </w:rPr>
              <w:t>4</w:t>
            </w:r>
            <w:r w:rsidR="0086535F">
              <w:rPr>
                <w:noProof/>
                <w:webHidden/>
              </w:rPr>
              <w:fldChar w:fldCharType="end"/>
            </w:r>
          </w:hyperlink>
        </w:p>
        <w:p w14:paraId="4CDBC1F9" w14:textId="732ECDDD"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41" w:history="1">
            <w:r w:rsidR="0086535F" w:rsidRPr="004824FA">
              <w:rPr>
                <w:rStyle w:val="Hyperlink"/>
                <w:noProof/>
              </w:rPr>
              <w:t>1.2.1 Mechanical Design</w:t>
            </w:r>
            <w:r w:rsidR="0086535F">
              <w:rPr>
                <w:noProof/>
                <w:webHidden/>
              </w:rPr>
              <w:tab/>
            </w:r>
            <w:r w:rsidR="0086535F">
              <w:rPr>
                <w:noProof/>
                <w:webHidden/>
              </w:rPr>
              <w:fldChar w:fldCharType="begin"/>
            </w:r>
            <w:r w:rsidR="0086535F">
              <w:rPr>
                <w:noProof/>
                <w:webHidden/>
              </w:rPr>
              <w:instrText xml:space="preserve"> PAGEREF _Toc58838641 \h </w:instrText>
            </w:r>
            <w:r w:rsidR="0086535F">
              <w:rPr>
                <w:noProof/>
                <w:webHidden/>
              </w:rPr>
            </w:r>
            <w:r w:rsidR="0086535F">
              <w:rPr>
                <w:noProof/>
                <w:webHidden/>
              </w:rPr>
              <w:fldChar w:fldCharType="separate"/>
            </w:r>
            <w:r>
              <w:rPr>
                <w:noProof/>
                <w:webHidden/>
              </w:rPr>
              <w:t>5</w:t>
            </w:r>
            <w:r w:rsidR="0086535F">
              <w:rPr>
                <w:noProof/>
                <w:webHidden/>
              </w:rPr>
              <w:fldChar w:fldCharType="end"/>
            </w:r>
          </w:hyperlink>
        </w:p>
        <w:p w14:paraId="25AD4965" w14:textId="41A63C97"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42" w:history="1">
            <w:r w:rsidR="0086535F" w:rsidRPr="004824FA">
              <w:rPr>
                <w:rStyle w:val="Hyperlink"/>
                <w:noProof/>
              </w:rPr>
              <w:t>1.2.1 Control Theory</w:t>
            </w:r>
            <w:r w:rsidR="0086535F">
              <w:rPr>
                <w:noProof/>
                <w:webHidden/>
              </w:rPr>
              <w:tab/>
            </w:r>
            <w:r w:rsidR="0086535F">
              <w:rPr>
                <w:noProof/>
                <w:webHidden/>
              </w:rPr>
              <w:fldChar w:fldCharType="begin"/>
            </w:r>
            <w:r w:rsidR="0086535F">
              <w:rPr>
                <w:noProof/>
                <w:webHidden/>
              </w:rPr>
              <w:instrText xml:space="preserve"> PAGEREF _Toc58838642 \h </w:instrText>
            </w:r>
            <w:r w:rsidR="0086535F">
              <w:rPr>
                <w:noProof/>
                <w:webHidden/>
              </w:rPr>
            </w:r>
            <w:r w:rsidR="0086535F">
              <w:rPr>
                <w:noProof/>
                <w:webHidden/>
              </w:rPr>
              <w:fldChar w:fldCharType="separate"/>
            </w:r>
            <w:r>
              <w:rPr>
                <w:noProof/>
                <w:webHidden/>
              </w:rPr>
              <w:t>6</w:t>
            </w:r>
            <w:r w:rsidR="0086535F">
              <w:rPr>
                <w:noProof/>
                <w:webHidden/>
              </w:rPr>
              <w:fldChar w:fldCharType="end"/>
            </w:r>
          </w:hyperlink>
        </w:p>
        <w:p w14:paraId="03E57CAA" w14:textId="45C9C2E5"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43" w:history="1">
            <w:r w:rsidR="0086535F" w:rsidRPr="004824FA">
              <w:rPr>
                <w:rStyle w:val="Hyperlink"/>
                <w:noProof/>
              </w:rPr>
              <w:t>1.2.2 Path Planning</w:t>
            </w:r>
            <w:r w:rsidR="0086535F">
              <w:rPr>
                <w:noProof/>
                <w:webHidden/>
              </w:rPr>
              <w:tab/>
            </w:r>
            <w:r w:rsidR="0086535F">
              <w:rPr>
                <w:noProof/>
                <w:webHidden/>
              </w:rPr>
              <w:fldChar w:fldCharType="begin"/>
            </w:r>
            <w:r w:rsidR="0086535F">
              <w:rPr>
                <w:noProof/>
                <w:webHidden/>
              </w:rPr>
              <w:instrText xml:space="preserve"> PAGEREF _Toc58838643 \h </w:instrText>
            </w:r>
            <w:r w:rsidR="0086535F">
              <w:rPr>
                <w:noProof/>
                <w:webHidden/>
              </w:rPr>
            </w:r>
            <w:r w:rsidR="0086535F">
              <w:rPr>
                <w:noProof/>
                <w:webHidden/>
              </w:rPr>
              <w:fldChar w:fldCharType="separate"/>
            </w:r>
            <w:r>
              <w:rPr>
                <w:noProof/>
                <w:webHidden/>
              </w:rPr>
              <w:t>7</w:t>
            </w:r>
            <w:r w:rsidR="0086535F">
              <w:rPr>
                <w:noProof/>
                <w:webHidden/>
              </w:rPr>
              <w:fldChar w:fldCharType="end"/>
            </w:r>
          </w:hyperlink>
        </w:p>
        <w:p w14:paraId="15EC387D" w14:textId="7A0D8BE0"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4" w:history="1">
            <w:r w:rsidR="0086535F" w:rsidRPr="004824FA">
              <w:rPr>
                <w:rStyle w:val="Hyperlink"/>
                <w:noProof/>
              </w:rPr>
              <w:t>1.3 Problem Statement</w:t>
            </w:r>
            <w:r w:rsidR="0086535F">
              <w:rPr>
                <w:noProof/>
                <w:webHidden/>
              </w:rPr>
              <w:tab/>
            </w:r>
            <w:r w:rsidR="0086535F">
              <w:rPr>
                <w:noProof/>
                <w:webHidden/>
              </w:rPr>
              <w:fldChar w:fldCharType="begin"/>
            </w:r>
            <w:r w:rsidR="0086535F">
              <w:rPr>
                <w:noProof/>
                <w:webHidden/>
              </w:rPr>
              <w:instrText xml:space="preserve"> PAGEREF _Toc58838644 \h </w:instrText>
            </w:r>
            <w:r w:rsidR="0086535F">
              <w:rPr>
                <w:noProof/>
                <w:webHidden/>
              </w:rPr>
            </w:r>
            <w:r w:rsidR="0086535F">
              <w:rPr>
                <w:noProof/>
                <w:webHidden/>
              </w:rPr>
              <w:fldChar w:fldCharType="separate"/>
            </w:r>
            <w:r>
              <w:rPr>
                <w:noProof/>
                <w:webHidden/>
              </w:rPr>
              <w:t>8</w:t>
            </w:r>
            <w:r w:rsidR="0086535F">
              <w:rPr>
                <w:noProof/>
                <w:webHidden/>
              </w:rPr>
              <w:fldChar w:fldCharType="end"/>
            </w:r>
          </w:hyperlink>
        </w:p>
        <w:p w14:paraId="223FC5C4" w14:textId="6D7033F6"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5" w:history="1">
            <w:r w:rsidR="0086535F" w:rsidRPr="004824FA">
              <w:rPr>
                <w:rStyle w:val="Hyperlink"/>
                <w:noProof/>
              </w:rPr>
              <w:t>1.4 Objective</w:t>
            </w:r>
            <w:r w:rsidR="0086535F">
              <w:rPr>
                <w:noProof/>
                <w:webHidden/>
              </w:rPr>
              <w:tab/>
            </w:r>
            <w:r w:rsidR="0086535F">
              <w:rPr>
                <w:noProof/>
                <w:webHidden/>
              </w:rPr>
              <w:fldChar w:fldCharType="begin"/>
            </w:r>
            <w:r w:rsidR="0086535F">
              <w:rPr>
                <w:noProof/>
                <w:webHidden/>
              </w:rPr>
              <w:instrText xml:space="preserve"> PAGEREF _Toc58838645 \h </w:instrText>
            </w:r>
            <w:r w:rsidR="0086535F">
              <w:rPr>
                <w:noProof/>
                <w:webHidden/>
              </w:rPr>
            </w:r>
            <w:r w:rsidR="0086535F">
              <w:rPr>
                <w:noProof/>
                <w:webHidden/>
              </w:rPr>
              <w:fldChar w:fldCharType="separate"/>
            </w:r>
            <w:r>
              <w:rPr>
                <w:noProof/>
                <w:webHidden/>
              </w:rPr>
              <w:t>8</w:t>
            </w:r>
            <w:r w:rsidR="0086535F">
              <w:rPr>
                <w:noProof/>
                <w:webHidden/>
              </w:rPr>
              <w:fldChar w:fldCharType="end"/>
            </w:r>
          </w:hyperlink>
        </w:p>
        <w:p w14:paraId="0392A615" w14:textId="315D1757"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6" w:history="1">
            <w:r w:rsidR="0086535F" w:rsidRPr="004824FA">
              <w:rPr>
                <w:rStyle w:val="Hyperlink"/>
                <w:noProof/>
              </w:rPr>
              <w:t>1.5 Thesis Organization</w:t>
            </w:r>
            <w:r w:rsidR="0086535F">
              <w:rPr>
                <w:noProof/>
                <w:webHidden/>
              </w:rPr>
              <w:tab/>
            </w:r>
            <w:r w:rsidR="0086535F">
              <w:rPr>
                <w:noProof/>
                <w:webHidden/>
              </w:rPr>
              <w:fldChar w:fldCharType="begin"/>
            </w:r>
            <w:r w:rsidR="0086535F">
              <w:rPr>
                <w:noProof/>
                <w:webHidden/>
              </w:rPr>
              <w:instrText xml:space="preserve"> PAGEREF _Toc58838646 \h </w:instrText>
            </w:r>
            <w:r w:rsidR="0086535F">
              <w:rPr>
                <w:noProof/>
                <w:webHidden/>
              </w:rPr>
            </w:r>
            <w:r w:rsidR="0086535F">
              <w:rPr>
                <w:noProof/>
                <w:webHidden/>
              </w:rPr>
              <w:fldChar w:fldCharType="separate"/>
            </w:r>
            <w:r>
              <w:rPr>
                <w:noProof/>
                <w:webHidden/>
              </w:rPr>
              <w:t>9</w:t>
            </w:r>
            <w:r w:rsidR="0086535F">
              <w:rPr>
                <w:noProof/>
                <w:webHidden/>
              </w:rPr>
              <w:fldChar w:fldCharType="end"/>
            </w:r>
          </w:hyperlink>
        </w:p>
        <w:p w14:paraId="2BFA17BF" w14:textId="6FD39263"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47" w:history="1">
            <w:r w:rsidR="0086535F" w:rsidRPr="004824FA">
              <w:rPr>
                <w:rStyle w:val="Hyperlink"/>
                <w:noProof/>
              </w:rPr>
              <w:t>Chapter 2 Mathematical Modeling</w:t>
            </w:r>
            <w:r w:rsidR="0086535F">
              <w:rPr>
                <w:noProof/>
                <w:webHidden/>
              </w:rPr>
              <w:tab/>
            </w:r>
            <w:r w:rsidR="0086535F">
              <w:rPr>
                <w:noProof/>
                <w:webHidden/>
              </w:rPr>
              <w:fldChar w:fldCharType="begin"/>
            </w:r>
            <w:r w:rsidR="0086535F">
              <w:rPr>
                <w:noProof/>
                <w:webHidden/>
              </w:rPr>
              <w:instrText xml:space="preserve"> PAGEREF _Toc58838647 \h </w:instrText>
            </w:r>
            <w:r w:rsidR="0086535F">
              <w:rPr>
                <w:noProof/>
                <w:webHidden/>
              </w:rPr>
            </w:r>
            <w:r w:rsidR="0086535F">
              <w:rPr>
                <w:noProof/>
                <w:webHidden/>
              </w:rPr>
              <w:fldChar w:fldCharType="separate"/>
            </w:r>
            <w:r>
              <w:rPr>
                <w:noProof/>
                <w:webHidden/>
              </w:rPr>
              <w:t>10</w:t>
            </w:r>
            <w:r w:rsidR="0086535F">
              <w:rPr>
                <w:noProof/>
                <w:webHidden/>
              </w:rPr>
              <w:fldChar w:fldCharType="end"/>
            </w:r>
          </w:hyperlink>
        </w:p>
        <w:p w14:paraId="346DC2FE" w14:textId="005DAB84"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8" w:history="1">
            <w:r w:rsidR="0086535F" w:rsidRPr="004824FA">
              <w:rPr>
                <w:rStyle w:val="Hyperlink"/>
                <w:noProof/>
              </w:rPr>
              <w:t>2.1 Introduction</w:t>
            </w:r>
            <w:r w:rsidR="0086535F">
              <w:rPr>
                <w:noProof/>
                <w:webHidden/>
              </w:rPr>
              <w:tab/>
            </w:r>
            <w:r w:rsidR="0086535F">
              <w:rPr>
                <w:noProof/>
                <w:webHidden/>
              </w:rPr>
              <w:fldChar w:fldCharType="begin"/>
            </w:r>
            <w:r w:rsidR="0086535F">
              <w:rPr>
                <w:noProof/>
                <w:webHidden/>
              </w:rPr>
              <w:instrText xml:space="preserve"> PAGEREF _Toc58838648 \h </w:instrText>
            </w:r>
            <w:r w:rsidR="0086535F">
              <w:rPr>
                <w:noProof/>
                <w:webHidden/>
              </w:rPr>
            </w:r>
            <w:r w:rsidR="0086535F">
              <w:rPr>
                <w:noProof/>
                <w:webHidden/>
              </w:rPr>
              <w:fldChar w:fldCharType="separate"/>
            </w:r>
            <w:r>
              <w:rPr>
                <w:noProof/>
                <w:webHidden/>
              </w:rPr>
              <w:t>10</w:t>
            </w:r>
            <w:r w:rsidR="0086535F">
              <w:rPr>
                <w:noProof/>
                <w:webHidden/>
              </w:rPr>
              <w:fldChar w:fldCharType="end"/>
            </w:r>
          </w:hyperlink>
        </w:p>
        <w:p w14:paraId="71DE647C" w14:textId="503DC561"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49" w:history="1">
            <w:r w:rsidR="0086535F" w:rsidRPr="004824FA">
              <w:rPr>
                <w:rStyle w:val="Hyperlink"/>
                <w:noProof/>
              </w:rPr>
              <w:t>2.2 Differential Drive Kinematic</w:t>
            </w:r>
            <w:r w:rsidR="0086535F">
              <w:rPr>
                <w:noProof/>
                <w:webHidden/>
              </w:rPr>
              <w:tab/>
            </w:r>
            <w:r w:rsidR="0086535F">
              <w:rPr>
                <w:noProof/>
                <w:webHidden/>
              </w:rPr>
              <w:fldChar w:fldCharType="begin"/>
            </w:r>
            <w:r w:rsidR="0086535F">
              <w:rPr>
                <w:noProof/>
                <w:webHidden/>
              </w:rPr>
              <w:instrText xml:space="preserve"> PAGEREF _Toc58838649 \h </w:instrText>
            </w:r>
            <w:r w:rsidR="0086535F">
              <w:rPr>
                <w:noProof/>
                <w:webHidden/>
              </w:rPr>
            </w:r>
            <w:r w:rsidR="0086535F">
              <w:rPr>
                <w:noProof/>
                <w:webHidden/>
              </w:rPr>
              <w:fldChar w:fldCharType="separate"/>
            </w:r>
            <w:r>
              <w:rPr>
                <w:noProof/>
                <w:webHidden/>
              </w:rPr>
              <w:t>10</w:t>
            </w:r>
            <w:r w:rsidR="0086535F">
              <w:rPr>
                <w:noProof/>
                <w:webHidden/>
              </w:rPr>
              <w:fldChar w:fldCharType="end"/>
            </w:r>
          </w:hyperlink>
        </w:p>
        <w:p w14:paraId="7BC1DD8F" w14:textId="1DD8B015"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0" w:history="1">
            <w:r w:rsidR="0086535F" w:rsidRPr="004824FA">
              <w:rPr>
                <w:rStyle w:val="Hyperlink"/>
                <w:noProof/>
              </w:rPr>
              <w:t>2.3 Forward Kinematics</w:t>
            </w:r>
            <w:r w:rsidR="0086535F">
              <w:rPr>
                <w:noProof/>
                <w:webHidden/>
              </w:rPr>
              <w:tab/>
            </w:r>
            <w:r w:rsidR="0086535F">
              <w:rPr>
                <w:noProof/>
                <w:webHidden/>
              </w:rPr>
              <w:fldChar w:fldCharType="begin"/>
            </w:r>
            <w:r w:rsidR="0086535F">
              <w:rPr>
                <w:noProof/>
                <w:webHidden/>
              </w:rPr>
              <w:instrText xml:space="preserve"> PAGEREF _Toc58838650 \h </w:instrText>
            </w:r>
            <w:r w:rsidR="0086535F">
              <w:rPr>
                <w:noProof/>
                <w:webHidden/>
              </w:rPr>
            </w:r>
            <w:r w:rsidR="0086535F">
              <w:rPr>
                <w:noProof/>
                <w:webHidden/>
              </w:rPr>
              <w:fldChar w:fldCharType="separate"/>
            </w:r>
            <w:r>
              <w:rPr>
                <w:noProof/>
                <w:webHidden/>
              </w:rPr>
              <w:t>11</w:t>
            </w:r>
            <w:r w:rsidR="0086535F">
              <w:rPr>
                <w:noProof/>
                <w:webHidden/>
              </w:rPr>
              <w:fldChar w:fldCharType="end"/>
            </w:r>
          </w:hyperlink>
        </w:p>
        <w:p w14:paraId="575DA22C" w14:textId="0542C9A7"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1" w:history="1">
            <w:r w:rsidR="0086535F" w:rsidRPr="004824FA">
              <w:rPr>
                <w:rStyle w:val="Hyperlink"/>
                <w:noProof/>
              </w:rPr>
              <w:t>2.4 Reverse Kinematics</w:t>
            </w:r>
            <w:r w:rsidR="0086535F">
              <w:rPr>
                <w:noProof/>
                <w:webHidden/>
              </w:rPr>
              <w:tab/>
            </w:r>
            <w:r w:rsidR="0086535F">
              <w:rPr>
                <w:noProof/>
                <w:webHidden/>
              </w:rPr>
              <w:fldChar w:fldCharType="begin"/>
            </w:r>
            <w:r w:rsidR="0086535F">
              <w:rPr>
                <w:noProof/>
                <w:webHidden/>
              </w:rPr>
              <w:instrText xml:space="preserve"> PAGEREF _Toc58838651 \h </w:instrText>
            </w:r>
            <w:r w:rsidR="0086535F">
              <w:rPr>
                <w:noProof/>
                <w:webHidden/>
              </w:rPr>
            </w:r>
            <w:r w:rsidR="0086535F">
              <w:rPr>
                <w:noProof/>
                <w:webHidden/>
              </w:rPr>
              <w:fldChar w:fldCharType="separate"/>
            </w:r>
            <w:r>
              <w:rPr>
                <w:noProof/>
                <w:webHidden/>
              </w:rPr>
              <w:t>12</w:t>
            </w:r>
            <w:r w:rsidR="0086535F">
              <w:rPr>
                <w:noProof/>
                <w:webHidden/>
              </w:rPr>
              <w:fldChar w:fldCharType="end"/>
            </w:r>
          </w:hyperlink>
        </w:p>
        <w:p w14:paraId="3E234920" w14:textId="7A4E680E"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2" w:history="1">
            <w:r w:rsidR="0086535F" w:rsidRPr="004824FA">
              <w:rPr>
                <w:rStyle w:val="Hyperlink"/>
                <w:noProof/>
              </w:rPr>
              <w:t>2.5 Odometry</w:t>
            </w:r>
            <w:r w:rsidR="0086535F">
              <w:rPr>
                <w:noProof/>
                <w:webHidden/>
              </w:rPr>
              <w:tab/>
            </w:r>
            <w:r w:rsidR="0086535F">
              <w:rPr>
                <w:noProof/>
                <w:webHidden/>
              </w:rPr>
              <w:fldChar w:fldCharType="begin"/>
            </w:r>
            <w:r w:rsidR="0086535F">
              <w:rPr>
                <w:noProof/>
                <w:webHidden/>
              </w:rPr>
              <w:instrText xml:space="preserve"> PAGEREF _Toc58838652 \h </w:instrText>
            </w:r>
            <w:r w:rsidR="0086535F">
              <w:rPr>
                <w:noProof/>
                <w:webHidden/>
              </w:rPr>
            </w:r>
            <w:r w:rsidR="0086535F">
              <w:rPr>
                <w:noProof/>
                <w:webHidden/>
              </w:rPr>
              <w:fldChar w:fldCharType="separate"/>
            </w:r>
            <w:r>
              <w:rPr>
                <w:noProof/>
                <w:webHidden/>
              </w:rPr>
              <w:t>13</w:t>
            </w:r>
            <w:r w:rsidR="0086535F">
              <w:rPr>
                <w:noProof/>
                <w:webHidden/>
              </w:rPr>
              <w:fldChar w:fldCharType="end"/>
            </w:r>
          </w:hyperlink>
        </w:p>
        <w:p w14:paraId="6AB933FA" w14:textId="2FAD251D"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53" w:history="1">
            <w:r w:rsidR="0086535F" w:rsidRPr="004824FA">
              <w:rPr>
                <w:rStyle w:val="Hyperlink"/>
                <w:noProof/>
              </w:rPr>
              <w:t>Chapter 3 Mechanical Structure and Hardware Design</w:t>
            </w:r>
            <w:r w:rsidR="0086535F">
              <w:rPr>
                <w:noProof/>
                <w:webHidden/>
              </w:rPr>
              <w:tab/>
            </w:r>
            <w:r w:rsidR="0086535F">
              <w:rPr>
                <w:noProof/>
                <w:webHidden/>
              </w:rPr>
              <w:fldChar w:fldCharType="begin"/>
            </w:r>
            <w:r w:rsidR="0086535F">
              <w:rPr>
                <w:noProof/>
                <w:webHidden/>
              </w:rPr>
              <w:instrText xml:space="preserve"> PAGEREF _Toc58838653 \h </w:instrText>
            </w:r>
            <w:r w:rsidR="0086535F">
              <w:rPr>
                <w:noProof/>
                <w:webHidden/>
              </w:rPr>
            </w:r>
            <w:r w:rsidR="0086535F">
              <w:rPr>
                <w:noProof/>
                <w:webHidden/>
              </w:rPr>
              <w:fldChar w:fldCharType="separate"/>
            </w:r>
            <w:r>
              <w:rPr>
                <w:noProof/>
                <w:webHidden/>
              </w:rPr>
              <w:t>18</w:t>
            </w:r>
            <w:r w:rsidR="0086535F">
              <w:rPr>
                <w:noProof/>
                <w:webHidden/>
              </w:rPr>
              <w:fldChar w:fldCharType="end"/>
            </w:r>
          </w:hyperlink>
        </w:p>
        <w:p w14:paraId="5E0BF87A" w14:textId="5A8B1CBF"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4" w:history="1">
            <w:r w:rsidR="0086535F" w:rsidRPr="004824FA">
              <w:rPr>
                <w:rStyle w:val="Hyperlink"/>
                <w:noProof/>
              </w:rPr>
              <w:t>3.1 Wheels and Chassis</w:t>
            </w:r>
            <w:r w:rsidR="0086535F">
              <w:rPr>
                <w:noProof/>
                <w:webHidden/>
              </w:rPr>
              <w:tab/>
            </w:r>
            <w:r w:rsidR="0086535F">
              <w:rPr>
                <w:noProof/>
                <w:webHidden/>
              </w:rPr>
              <w:fldChar w:fldCharType="begin"/>
            </w:r>
            <w:r w:rsidR="0086535F">
              <w:rPr>
                <w:noProof/>
                <w:webHidden/>
              </w:rPr>
              <w:instrText xml:space="preserve"> PAGEREF _Toc58838654 \h </w:instrText>
            </w:r>
            <w:r w:rsidR="0086535F">
              <w:rPr>
                <w:noProof/>
                <w:webHidden/>
              </w:rPr>
            </w:r>
            <w:r w:rsidR="0086535F">
              <w:rPr>
                <w:noProof/>
                <w:webHidden/>
              </w:rPr>
              <w:fldChar w:fldCharType="separate"/>
            </w:r>
            <w:r>
              <w:rPr>
                <w:noProof/>
                <w:webHidden/>
              </w:rPr>
              <w:t>18</w:t>
            </w:r>
            <w:r w:rsidR="0086535F">
              <w:rPr>
                <w:noProof/>
                <w:webHidden/>
              </w:rPr>
              <w:fldChar w:fldCharType="end"/>
            </w:r>
          </w:hyperlink>
        </w:p>
        <w:p w14:paraId="0C48476D" w14:textId="5196C182"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5" w:history="1">
            <w:r w:rsidR="0086535F" w:rsidRPr="004824FA">
              <w:rPr>
                <w:rStyle w:val="Hyperlink"/>
                <w:noProof/>
              </w:rPr>
              <w:t>3.2 Cleaning Structure</w:t>
            </w:r>
            <w:r w:rsidR="0086535F">
              <w:rPr>
                <w:noProof/>
                <w:webHidden/>
              </w:rPr>
              <w:tab/>
            </w:r>
            <w:r w:rsidR="0086535F">
              <w:rPr>
                <w:noProof/>
                <w:webHidden/>
              </w:rPr>
              <w:fldChar w:fldCharType="begin"/>
            </w:r>
            <w:r w:rsidR="0086535F">
              <w:rPr>
                <w:noProof/>
                <w:webHidden/>
              </w:rPr>
              <w:instrText xml:space="preserve"> PAGEREF _Toc58838655 \h </w:instrText>
            </w:r>
            <w:r w:rsidR="0086535F">
              <w:rPr>
                <w:noProof/>
                <w:webHidden/>
              </w:rPr>
            </w:r>
            <w:r w:rsidR="0086535F">
              <w:rPr>
                <w:noProof/>
                <w:webHidden/>
              </w:rPr>
              <w:fldChar w:fldCharType="separate"/>
            </w:r>
            <w:r>
              <w:rPr>
                <w:noProof/>
                <w:webHidden/>
              </w:rPr>
              <w:t>20</w:t>
            </w:r>
            <w:r w:rsidR="0086535F">
              <w:rPr>
                <w:noProof/>
                <w:webHidden/>
              </w:rPr>
              <w:fldChar w:fldCharType="end"/>
            </w:r>
          </w:hyperlink>
        </w:p>
        <w:p w14:paraId="4BE8D1AD" w14:textId="1C5DF253"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6" w:history="1">
            <w:r w:rsidR="0086535F" w:rsidRPr="004824FA">
              <w:rPr>
                <w:rStyle w:val="Hyperlink"/>
                <w:noProof/>
              </w:rPr>
              <w:t>3.3 Perception</w:t>
            </w:r>
            <w:r w:rsidR="0086535F">
              <w:rPr>
                <w:noProof/>
                <w:webHidden/>
              </w:rPr>
              <w:tab/>
            </w:r>
            <w:r w:rsidR="0086535F">
              <w:rPr>
                <w:noProof/>
                <w:webHidden/>
              </w:rPr>
              <w:fldChar w:fldCharType="begin"/>
            </w:r>
            <w:r w:rsidR="0086535F">
              <w:rPr>
                <w:noProof/>
                <w:webHidden/>
              </w:rPr>
              <w:instrText xml:space="preserve"> PAGEREF _Toc58838656 \h </w:instrText>
            </w:r>
            <w:r w:rsidR="0086535F">
              <w:rPr>
                <w:noProof/>
                <w:webHidden/>
              </w:rPr>
            </w:r>
            <w:r w:rsidR="0086535F">
              <w:rPr>
                <w:noProof/>
                <w:webHidden/>
              </w:rPr>
              <w:fldChar w:fldCharType="separate"/>
            </w:r>
            <w:r>
              <w:rPr>
                <w:noProof/>
                <w:webHidden/>
              </w:rPr>
              <w:t>21</w:t>
            </w:r>
            <w:r w:rsidR="0086535F">
              <w:rPr>
                <w:noProof/>
                <w:webHidden/>
              </w:rPr>
              <w:fldChar w:fldCharType="end"/>
            </w:r>
          </w:hyperlink>
        </w:p>
        <w:p w14:paraId="3DC0B2B7" w14:textId="61DC5D82"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7" w:history="1">
            <w:r w:rsidR="0086535F" w:rsidRPr="004824FA">
              <w:rPr>
                <w:rStyle w:val="Hyperlink"/>
                <w:noProof/>
              </w:rPr>
              <w:t>3.4 Control sensors and microcontroller</w:t>
            </w:r>
            <w:r w:rsidR="0086535F">
              <w:rPr>
                <w:noProof/>
                <w:webHidden/>
              </w:rPr>
              <w:tab/>
            </w:r>
            <w:r w:rsidR="0086535F">
              <w:rPr>
                <w:noProof/>
                <w:webHidden/>
              </w:rPr>
              <w:fldChar w:fldCharType="begin"/>
            </w:r>
            <w:r w:rsidR="0086535F">
              <w:rPr>
                <w:noProof/>
                <w:webHidden/>
              </w:rPr>
              <w:instrText xml:space="preserve"> PAGEREF _Toc58838657 \h </w:instrText>
            </w:r>
            <w:r w:rsidR="0086535F">
              <w:rPr>
                <w:noProof/>
                <w:webHidden/>
              </w:rPr>
            </w:r>
            <w:r w:rsidR="0086535F">
              <w:rPr>
                <w:noProof/>
                <w:webHidden/>
              </w:rPr>
              <w:fldChar w:fldCharType="separate"/>
            </w:r>
            <w:r>
              <w:rPr>
                <w:noProof/>
                <w:webHidden/>
              </w:rPr>
              <w:t>23</w:t>
            </w:r>
            <w:r w:rsidR="0086535F">
              <w:rPr>
                <w:noProof/>
                <w:webHidden/>
              </w:rPr>
              <w:fldChar w:fldCharType="end"/>
            </w:r>
          </w:hyperlink>
        </w:p>
        <w:p w14:paraId="2494DA4B" w14:textId="2C7EDF53"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8" w:history="1">
            <w:r w:rsidR="0086535F" w:rsidRPr="004824FA">
              <w:rPr>
                <w:rStyle w:val="Hyperlink"/>
                <w:noProof/>
              </w:rPr>
              <w:t>3.5 Power source</w:t>
            </w:r>
            <w:r w:rsidR="0086535F">
              <w:rPr>
                <w:noProof/>
                <w:webHidden/>
              </w:rPr>
              <w:tab/>
            </w:r>
            <w:r w:rsidR="0086535F">
              <w:rPr>
                <w:noProof/>
                <w:webHidden/>
              </w:rPr>
              <w:fldChar w:fldCharType="begin"/>
            </w:r>
            <w:r w:rsidR="0086535F">
              <w:rPr>
                <w:noProof/>
                <w:webHidden/>
              </w:rPr>
              <w:instrText xml:space="preserve"> PAGEREF _Toc58838658 \h </w:instrText>
            </w:r>
            <w:r w:rsidR="0086535F">
              <w:rPr>
                <w:noProof/>
                <w:webHidden/>
              </w:rPr>
            </w:r>
            <w:r w:rsidR="0086535F">
              <w:rPr>
                <w:noProof/>
                <w:webHidden/>
              </w:rPr>
              <w:fldChar w:fldCharType="separate"/>
            </w:r>
            <w:r>
              <w:rPr>
                <w:noProof/>
                <w:webHidden/>
              </w:rPr>
              <w:t>25</w:t>
            </w:r>
            <w:r w:rsidR="0086535F">
              <w:rPr>
                <w:noProof/>
                <w:webHidden/>
              </w:rPr>
              <w:fldChar w:fldCharType="end"/>
            </w:r>
          </w:hyperlink>
        </w:p>
        <w:p w14:paraId="7D87317B" w14:textId="2B091108"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59" w:history="1">
            <w:r w:rsidR="0086535F" w:rsidRPr="004824FA">
              <w:rPr>
                <w:rStyle w:val="Hyperlink"/>
                <w:noProof/>
              </w:rPr>
              <w:t>3.6 Physical Dimension</w:t>
            </w:r>
            <w:r w:rsidR="0086535F">
              <w:rPr>
                <w:noProof/>
                <w:webHidden/>
              </w:rPr>
              <w:tab/>
            </w:r>
            <w:r w:rsidR="0086535F">
              <w:rPr>
                <w:noProof/>
                <w:webHidden/>
              </w:rPr>
              <w:fldChar w:fldCharType="begin"/>
            </w:r>
            <w:r w:rsidR="0086535F">
              <w:rPr>
                <w:noProof/>
                <w:webHidden/>
              </w:rPr>
              <w:instrText xml:space="preserve"> PAGEREF _Toc58838659 \h </w:instrText>
            </w:r>
            <w:r w:rsidR="0086535F">
              <w:rPr>
                <w:noProof/>
                <w:webHidden/>
              </w:rPr>
            </w:r>
            <w:r w:rsidR="0086535F">
              <w:rPr>
                <w:noProof/>
                <w:webHidden/>
              </w:rPr>
              <w:fldChar w:fldCharType="separate"/>
            </w:r>
            <w:r>
              <w:rPr>
                <w:noProof/>
                <w:webHidden/>
              </w:rPr>
              <w:t>27</w:t>
            </w:r>
            <w:r w:rsidR="0086535F">
              <w:rPr>
                <w:noProof/>
                <w:webHidden/>
              </w:rPr>
              <w:fldChar w:fldCharType="end"/>
            </w:r>
          </w:hyperlink>
        </w:p>
        <w:p w14:paraId="46822B67" w14:textId="2C616C78"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0" w:history="1">
            <w:r w:rsidR="0086535F" w:rsidRPr="004824FA">
              <w:rPr>
                <w:rStyle w:val="Hyperlink"/>
                <w:noProof/>
              </w:rPr>
              <w:t>3.7 Feasibility analysis</w:t>
            </w:r>
            <w:r w:rsidR="0086535F">
              <w:rPr>
                <w:noProof/>
                <w:webHidden/>
              </w:rPr>
              <w:tab/>
            </w:r>
            <w:r w:rsidR="0086535F">
              <w:rPr>
                <w:noProof/>
                <w:webHidden/>
              </w:rPr>
              <w:fldChar w:fldCharType="begin"/>
            </w:r>
            <w:r w:rsidR="0086535F">
              <w:rPr>
                <w:noProof/>
                <w:webHidden/>
              </w:rPr>
              <w:instrText xml:space="preserve"> PAGEREF _Toc58838660 \h </w:instrText>
            </w:r>
            <w:r w:rsidR="0086535F">
              <w:rPr>
                <w:noProof/>
                <w:webHidden/>
              </w:rPr>
            </w:r>
            <w:r w:rsidR="0086535F">
              <w:rPr>
                <w:noProof/>
                <w:webHidden/>
              </w:rPr>
              <w:fldChar w:fldCharType="separate"/>
            </w:r>
            <w:r>
              <w:rPr>
                <w:noProof/>
                <w:webHidden/>
              </w:rPr>
              <w:t>28</w:t>
            </w:r>
            <w:r w:rsidR="0086535F">
              <w:rPr>
                <w:noProof/>
                <w:webHidden/>
              </w:rPr>
              <w:fldChar w:fldCharType="end"/>
            </w:r>
          </w:hyperlink>
        </w:p>
        <w:p w14:paraId="0AC7E1AB" w14:textId="618A881B"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61" w:history="1">
            <w:r w:rsidR="0086535F" w:rsidRPr="004824FA">
              <w:rPr>
                <w:rStyle w:val="Hyperlink"/>
                <w:noProof/>
              </w:rPr>
              <w:t>Chapter 4 Control System Design</w:t>
            </w:r>
            <w:r w:rsidR="0086535F">
              <w:rPr>
                <w:noProof/>
                <w:webHidden/>
              </w:rPr>
              <w:tab/>
            </w:r>
            <w:r w:rsidR="0086535F">
              <w:rPr>
                <w:noProof/>
                <w:webHidden/>
              </w:rPr>
              <w:fldChar w:fldCharType="begin"/>
            </w:r>
            <w:r w:rsidR="0086535F">
              <w:rPr>
                <w:noProof/>
                <w:webHidden/>
              </w:rPr>
              <w:instrText xml:space="preserve"> PAGEREF _Toc58838661 \h </w:instrText>
            </w:r>
            <w:r w:rsidR="0086535F">
              <w:rPr>
                <w:noProof/>
                <w:webHidden/>
              </w:rPr>
            </w:r>
            <w:r w:rsidR="0086535F">
              <w:rPr>
                <w:noProof/>
                <w:webHidden/>
              </w:rPr>
              <w:fldChar w:fldCharType="separate"/>
            </w:r>
            <w:r>
              <w:rPr>
                <w:noProof/>
                <w:webHidden/>
              </w:rPr>
              <w:t>29</w:t>
            </w:r>
            <w:r w:rsidR="0086535F">
              <w:rPr>
                <w:noProof/>
                <w:webHidden/>
              </w:rPr>
              <w:fldChar w:fldCharType="end"/>
            </w:r>
          </w:hyperlink>
        </w:p>
        <w:p w14:paraId="31290908" w14:textId="4B9B0F9E"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2" w:history="1">
            <w:r w:rsidR="0086535F" w:rsidRPr="004824FA">
              <w:rPr>
                <w:rStyle w:val="Hyperlink"/>
                <w:noProof/>
              </w:rPr>
              <w:t>4.1 Sampling time</w:t>
            </w:r>
            <w:r w:rsidR="0086535F">
              <w:rPr>
                <w:noProof/>
                <w:webHidden/>
              </w:rPr>
              <w:tab/>
            </w:r>
            <w:r w:rsidR="0086535F">
              <w:rPr>
                <w:noProof/>
                <w:webHidden/>
              </w:rPr>
              <w:fldChar w:fldCharType="begin"/>
            </w:r>
            <w:r w:rsidR="0086535F">
              <w:rPr>
                <w:noProof/>
                <w:webHidden/>
              </w:rPr>
              <w:instrText xml:space="preserve"> PAGEREF _Toc58838662 \h </w:instrText>
            </w:r>
            <w:r w:rsidR="0086535F">
              <w:rPr>
                <w:noProof/>
                <w:webHidden/>
              </w:rPr>
            </w:r>
            <w:r w:rsidR="0086535F">
              <w:rPr>
                <w:noProof/>
                <w:webHidden/>
              </w:rPr>
              <w:fldChar w:fldCharType="separate"/>
            </w:r>
            <w:r>
              <w:rPr>
                <w:noProof/>
                <w:webHidden/>
              </w:rPr>
              <w:t>29</w:t>
            </w:r>
            <w:r w:rsidR="0086535F">
              <w:rPr>
                <w:noProof/>
                <w:webHidden/>
              </w:rPr>
              <w:fldChar w:fldCharType="end"/>
            </w:r>
          </w:hyperlink>
        </w:p>
        <w:p w14:paraId="0E4C3C52" w14:textId="69623CE9"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3" w:history="1">
            <w:r w:rsidR="0086535F" w:rsidRPr="004824FA">
              <w:rPr>
                <w:rStyle w:val="Hyperlink"/>
                <w:noProof/>
              </w:rPr>
              <w:t>4.2 Design Architecture</w:t>
            </w:r>
            <w:r w:rsidR="0086535F">
              <w:rPr>
                <w:noProof/>
                <w:webHidden/>
              </w:rPr>
              <w:tab/>
            </w:r>
            <w:r w:rsidR="0086535F">
              <w:rPr>
                <w:noProof/>
                <w:webHidden/>
              </w:rPr>
              <w:fldChar w:fldCharType="begin"/>
            </w:r>
            <w:r w:rsidR="0086535F">
              <w:rPr>
                <w:noProof/>
                <w:webHidden/>
              </w:rPr>
              <w:instrText xml:space="preserve"> PAGEREF _Toc58838663 \h </w:instrText>
            </w:r>
            <w:r w:rsidR="0086535F">
              <w:rPr>
                <w:noProof/>
                <w:webHidden/>
              </w:rPr>
            </w:r>
            <w:r w:rsidR="0086535F">
              <w:rPr>
                <w:noProof/>
                <w:webHidden/>
              </w:rPr>
              <w:fldChar w:fldCharType="separate"/>
            </w:r>
            <w:r>
              <w:rPr>
                <w:noProof/>
                <w:webHidden/>
              </w:rPr>
              <w:t>29</w:t>
            </w:r>
            <w:r w:rsidR="0086535F">
              <w:rPr>
                <w:noProof/>
                <w:webHidden/>
              </w:rPr>
              <w:fldChar w:fldCharType="end"/>
            </w:r>
          </w:hyperlink>
        </w:p>
        <w:p w14:paraId="1DB2C30C" w14:textId="1DDBB5BE"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64" w:history="1">
            <w:r w:rsidR="0086535F" w:rsidRPr="004824FA">
              <w:rPr>
                <w:rStyle w:val="Hyperlink"/>
                <w:noProof/>
              </w:rPr>
              <w:t>4.2.1 The Unicycle Model</w:t>
            </w:r>
            <w:r w:rsidR="0086535F">
              <w:rPr>
                <w:noProof/>
                <w:webHidden/>
              </w:rPr>
              <w:tab/>
            </w:r>
            <w:r w:rsidR="0086535F">
              <w:rPr>
                <w:noProof/>
                <w:webHidden/>
              </w:rPr>
              <w:fldChar w:fldCharType="begin"/>
            </w:r>
            <w:r w:rsidR="0086535F">
              <w:rPr>
                <w:noProof/>
                <w:webHidden/>
              </w:rPr>
              <w:instrText xml:space="preserve"> PAGEREF _Toc58838664 \h </w:instrText>
            </w:r>
            <w:r w:rsidR="0086535F">
              <w:rPr>
                <w:noProof/>
                <w:webHidden/>
              </w:rPr>
            </w:r>
            <w:r w:rsidR="0086535F">
              <w:rPr>
                <w:noProof/>
                <w:webHidden/>
              </w:rPr>
              <w:fldChar w:fldCharType="separate"/>
            </w:r>
            <w:r>
              <w:rPr>
                <w:noProof/>
                <w:webHidden/>
              </w:rPr>
              <w:t>30</w:t>
            </w:r>
            <w:r w:rsidR="0086535F">
              <w:rPr>
                <w:noProof/>
                <w:webHidden/>
              </w:rPr>
              <w:fldChar w:fldCharType="end"/>
            </w:r>
          </w:hyperlink>
        </w:p>
        <w:p w14:paraId="6DF1721B" w14:textId="4A2EB199"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65" w:history="1">
            <w:r w:rsidR="0086535F" w:rsidRPr="004824FA">
              <w:rPr>
                <w:rStyle w:val="Hyperlink"/>
                <w:noProof/>
              </w:rPr>
              <w:t>4.2.2 High level model</w:t>
            </w:r>
            <w:r w:rsidR="0086535F">
              <w:rPr>
                <w:noProof/>
                <w:webHidden/>
              </w:rPr>
              <w:tab/>
            </w:r>
            <w:r w:rsidR="0086535F">
              <w:rPr>
                <w:noProof/>
                <w:webHidden/>
              </w:rPr>
              <w:fldChar w:fldCharType="begin"/>
            </w:r>
            <w:r w:rsidR="0086535F">
              <w:rPr>
                <w:noProof/>
                <w:webHidden/>
              </w:rPr>
              <w:instrText xml:space="preserve"> PAGEREF _Toc58838665 \h </w:instrText>
            </w:r>
            <w:r w:rsidR="0086535F">
              <w:rPr>
                <w:noProof/>
                <w:webHidden/>
              </w:rPr>
            </w:r>
            <w:r w:rsidR="0086535F">
              <w:rPr>
                <w:noProof/>
                <w:webHidden/>
              </w:rPr>
              <w:fldChar w:fldCharType="separate"/>
            </w:r>
            <w:r>
              <w:rPr>
                <w:noProof/>
                <w:webHidden/>
              </w:rPr>
              <w:t>31</w:t>
            </w:r>
            <w:r w:rsidR="0086535F">
              <w:rPr>
                <w:noProof/>
                <w:webHidden/>
              </w:rPr>
              <w:fldChar w:fldCharType="end"/>
            </w:r>
          </w:hyperlink>
        </w:p>
        <w:p w14:paraId="62B37256" w14:textId="0DA8BD26"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6" w:history="1">
            <w:r w:rsidR="0086535F" w:rsidRPr="004824FA">
              <w:rPr>
                <w:rStyle w:val="Hyperlink"/>
                <w:noProof/>
              </w:rPr>
              <w:t>4.3 Go-to-Goal behavior</w:t>
            </w:r>
            <w:r w:rsidR="0086535F">
              <w:rPr>
                <w:noProof/>
                <w:webHidden/>
              </w:rPr>
              <w:tab/>
            </w:r>
            <w:r w:rsidR="0086535F">
              <w:rPr>
                <w:noProof/>
                <w:webHidden/>
              </w:rPr>
              <w:fldChar w:fldCharType="begin"/>
            </w:r>
            <w:r w:rsidR="0086535F">
              <w:rPr>
                <w:noProof/>
                <w:webHidden/>
              </w:rPr>
              <w:instrText xml:space="preserve"> PAGEREF _Toc58838666 \h </w:instrText>
            </w:r>
            <w:r w:rsidR="0086535F">
              <w:rPr>
                <w:noProof/>
                <w:webHidden/>
              </w:rPr>
            </w:r>
            <w:r w:rsidR="0086535F">
              <w:rPr>
                <w:noProof/>
                <w:webHidden/>
              </w:rPr>
              <w:fldChar w:fldCharType="separate"/>
            </w:r>
            <w:r>
              <w:rPr>
                <w:noProof/>
                <w:webHidden/>
              </w:rPr>
              <w:t>32</w:t>
            </w:r>
            <w:r w:rsidR="0086535F">
              <w:rPr>
                <w:noProof/>
                <w:webHidden/>
              </w:rPr>
              <w:fldChar w:fldCharType="end"/>
            </w:r>
          </w:hyperlink>
        </w:p>
        <w:p w14:paraId="19364940" w14:textId="7EEE8D9D"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7" w:history="1">
            <w:r w:rsidR="0086535F" w:rsidRPr="004824FA">
              <w:rPr>
                <w:rStyle w:val="Hyperlink"/>
                <w:noProof/>
              </w:rPr>
              <w:t>4.4 Obstacle avoidance</w:t>
            </w:r>
            <w:r w:rsidR="0086535F">
              <w:rPr>
                <w:noProof/>
                <w:webHidden/>
              </w:rPr>
              <w:tab/>
            </w:r>
            <w:r w:rsidR="0086535F">
              <w:rPr>
                <w:noProof/>
                <w:webHidden/>
              </w:rPr>
              <w:fldChar w:fldCharType="begin"/>
            </w:r>
            <w:r w:rsidR="0086535F">
              <w:rPr>
                <w:noProof/>
                <w:webHidden/>
              </w:rPr>
              <w:instrText xml:space="preserve"> PAGEREF _Toc58838667 \h </w:instrText>
            </w:r>
            <w:r w:rsidR="0086535F">
              <w:rPr>
                <w:noProof/>
                <w:webHidden/>
              </w:rPr>
            </w:r>
            <w:r w:rsidR="0086535F">
              <w:rPr>
                <w:noProof/>
                <w:webHidden/>
              </w:rPr>
              <w:fldChar w:fldCharType="separate"/>
            </w:r>
            <w:r>
              <w:rPr>
                <w:noProof/>
                <w:webHidden/>
              </w:rPr>
              <w:t>33</w:t>
            </w:r>
            <w:r w:rsidR="0086535F">
              <w:rPr>
                <w:noProof/>
                <w:webHidden/>
              </w:rPr>
              <w:fldChar w:fldCharType="end"/>
            </w:r>
          </w:hyperlink>
        </w:p>
        <w:p w14:paraId="52A4E754" w14:textId="5D467BDB"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68" w:history="1">
            <w:r w:rsidR="0086535F" w:rsidRPr="004824FA">
              <w:rPr>
                <w:rStyle w:val="Hyperlink"/>
                <w:noProof/>
              </w:rPr>
              <w:t>Chapter 5 Testing, Simulation Result, and Conclusion</w:t>
            </w:r>
            <w:r w:rsidR="0086535F">
              <w:rPr>
                <w:noProof/>
                <w:webHidden/>
              </w:rPr>
              <w:tab/>
            </w:r>
            <w:r w:rsidR="0086535F">
              <w:rPr>
                <w:noProof/>
                <w:webHidden/>
              </w:rPr>
              <w:fldChar w:fldCharType="begin"/>
            </w:r>
            <w:r w:rsidR="0086535F">
              <w:rPr>
                <w:noProof/>
                <w:webHidden/>
              </w:rPr>
              <w:instrText xml:space="preserve"> PAGEREF _Toc58838668 \h </w:instrText>
            </w:r>
            <w:r w:rsidR="0086535F">
              <w:rPr>
                <w:noProof/>
                <w:webHidden/>
              </w:rPr>
            </w:r>
            <w:r w:rsidR="0086535F">
              <w:rPr>
                <w:noProof/>
                <w:webHidden/>
              </w:rPr>
              <w:fldChar w:fldCharType="separate"/>
            </w:r>
            <w:r>
              <w:rPr>
                <w:noProof/>
                <w:webHidden/>
              </w:rPr>
              <w:t>36</w:t>
            </w:r>
            <w:r w:rsidR="0086535F">
              <w:rPr>
                <w:noProof/>
                <w:webHidden/>
              </w:rPr>
              <w:fldChar w:fldCharType="end"/>
            </w:r>
          </w:hyperlink>
        </w:p>
        <w:p w14:paraId="1B4B5B82" w14:textId="4CDEA55B"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69" w:history="1">
            <w:r w:rsidR="0086535F" w:rsidRPr="004824FA">
              <w:rPr>
                <w:rStyle w:val="Hyperlink"/>
                <w:noProof/>
              </w:rPr>
              <w:t>5.1 Result</w:t>
            </w:r>
            <w:r w:rsidR="0086535F">
              <w:rPr>
                <w:noProof/>
                <w:webHidden/>
              </w:rPr>
              <w:tab/>
            </w:r>
            <w:r w:rsidR="0086535F">
              <w:rPr>
                <w:noProof/>
                <w:webHidden/>
              </w:rPr>
              <w:fldChar w:fldCharType="begin"/>
            </w:r>
            <w:r w:rsidR="0086535F">
              <w:rPr>
                <w:noProof/>
                <w:webHidden/>
              </w:rPr>
              <w:instrText xml:space="preserve"> PAGEREF _Toc58838669 \h </w:instrText>
            </w:r>
            <w:r w:rsidR="0086535F">
              <w:rPr>
                <w:noProof/>
                <w:webHidden/>
              </w:rPr>
            </w:r>
            <w:r w:rsidR="0086535F">
              <w:rPr>
                <w:noProof/>
                <w:webHidden/>
              </w:rPr>
              <w:fldChar w:fldCharType="separate"/>
            </w:r>
            <w:r>
              <w:rPr>
                <w:noProof/>
                <w:webHidden/>
              </w:rPr>
              <w:t>36</w:t>
            </w:r>
            <w:r w:rsidR="0086535F">
              <w:rPr>
                <w:noProof/>
                <w:webHidden/>
              </w:rPr>
              <w:fldChar w:fldCharType="end"/>
            </w:r>
          </w:hyperlink>
        </w:p>
        <w:p w14:paraId="35024379" w14:textId="37136B06"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70" w:history="1">
            <w:r w:rsidR="0086535F" w:rsidRPr="004824FA">
              <w:rPr>
                <w:rStyle w:val="Hyperlink"/>
                <w:noProof/>
              </w:rPr>
              <w:t>5.1.1 Implementation of Control</w:t>
            </w:r>
            <w:r w:rsidR="0086535F">
              <w:rPr>
                <w:noProof/>
                <w:webHidden/>
              </w:rPr>
              <w:tab/>
            </w:r>
            <w:r w:rsidR="0086535F">
              <w:rPr>
                <w:noProof/>
                <w:webHidden/>
              </w:rPr>
              <w:fldChar w:fldCharType="begin"/>
            </w:r>
            <w:r w:rsidR="0086535F">
              <w:rPr>
                <w:noProof/>
                <w:webHidden/>
              </w:rPr>
              <w:instrText xml:space="preserve"> PAGEREF _Toc58838670 \h </w:instrText>
            </w:r>
            <w:r w:rsidR="0086535F">
              <w:rPr>
                <w:noProof/>
                <w:webHidden/>
              </w:rPr>
            </w:r>
            <w:r w:rsidR="0086535F">
              <w:rPr>
                <w:noProof/>
                <w:webHidden/>
              </w:rPr>
              <w:fldChar w:fldCharType="separate"/>
            </w:r>
            <w:r>
              <w:rPr>
                <w:noProof/>
                <w:webHidden/>
              </w:rPr>
              <w:t>36</w:t>
            </w:r>
            <w:r w:rsidR="0086535F">
              <w:rPr>
                <w:noProof/>
                <w:webHidden/>
              </w:rPr>
              <w:fldChar w:fldCharType="end"/>
            </w:r>
          </w:hyperlink>
        </w:p>
        <w:p w14:paraId="32E34A1B" w14:textId="5EB9C34D" w:rsidR="0086535F" w:rsidRDefault="00F34921">
          <w:pPr>
            <w:pStyle w:val="TOC3"/>
            <w:tabs>
              <w:tab w:val="right" w:leader="dot" w:pos="9350"/>
            </w:tabs>
            <w:rPr>
              <w:rFonts w:asciiTheme="minorHAnsi" w:eastAsiaTheme="minorEastAsia" w:hAnsiTheme="minorHAnsi" w:cstheme="minorBidi"/>
              <w:noProof/>
              <w:color w:val="auto"/>
              <w:sz w:val="22"/>
              <w:szCs w:val="22"/>
            </w:rPr>
          </w:pPr>
          <w:hyperlink w:anchor="_Toc58838671" w:history="1">
            <w:r w:rsidR="0086535F" w:rsidRPr="004824FA">
              <w:rPr>
                <w:rStyle w:val="Hyperlink"/>
                <w:noProof/>
              </w:rPr>
              <w:t>5.1.2 Hardware</w:t>
            </w:r>
            <w:r w:rsidR="0086535F">
              <w:rPr>
                <w:noProof/>
                <w:webHidden/>
              </w:rPr>
              <w:tab/>
            </w:r>
            <w:r w:rsidR="0086535F">
              <w:rPr>
                <w:noProof/>
                <w:webHidden/>
              </w:rPr>
              <w:fldChar w:fldCharType="begin"/>
            </w:r>
            <w:r w:rsidR="0086535F">
              <w:rPr>
                <w:noProof/>
                <w:webHidden/>
              </w:rPr>
              <w:instrText xml:space="preserve"> PAGEREF _Toc58838671 \h </w:instrText>
            </w:r>
            <w:r w:rsidR="0086535F">
              <w:rPr>
                <w:noProof/>
                <w:webHidden/>
              </w:rPr>
            </w:r>
            <w:r w:rsidR="0086535F">
              <w:rPr>
                <w:noProof/>
                <w:webHidden/>
              </w:rPr>
              <w:fldChar w:fldCharType="separate"/>
            </w:r>
            <w:r>
              <w:rPr>
                <w:noProof/>
                <w:webHidden/>
              </w:rPr>
              <w:t>39</w:t>
            </w:r>
            <w:r w:rsidR="0086535F">
              <w:rPr>
                <w:noProof/>
                <w:webHidden/>
              </w:rPr>
              <w:fldChar w:fldCharType="end"/>
            </w:r>
          </w:hyperlink>
        </w:p>
        <w:p w14:paraId="549EBCC8" w14:textId="1892D54D"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72" w:history="1">
            <w:r w:rsidR="0086535F" w:rsidRPr="004824FA">
              <w:rPr>
                <w:rStyle w:val="Hyperlink"/>
                <w:noProof/>
              </w:rPr>
              <w:t>5.2 Conclusion</w:t>
            </w:r>
            <w:r w:rsidR="0086535F">
              <w:rPr>
                <w:noProof/>
                <w:webHidden/>
              </w:rPr>
              <w:tab/>
            </w:r>
            <w:r w:rsidR="0086535F">
              <w:rPr>
                <w:noProof/>
                <w:webHidden/>
              </w:rPr>
              <w:fldChar w:fldCharType="begin"/>
            </w:r>
            <w:r w:rsidR="0086535F">
              <w:rPr>
                <w:noProof/>
                <w:webHidden/>
              </w:rPr>
              <w:instrText xml:space="preserve"> PAGEREF _Toc58838672 \h </w:instrText>
            </w:r>
            <w:r w:rsidR="0086535F">
              <w:rPr>
                <w:noProof/>
                <w:webHidden/>
              </w:rPr>
            </w:r>
            <w:r w:rsidR="0086535F">
              <w:rPr>
                <w:noProof/>
                <w:webHidden/>
              </w:rPr>
              <w:fldChar w:fldCharType="separate"/>
            </w:r>
            <w:r>
              <w:rPr>
                <w:noProof/>
                <w:webHidden/>
              </w:rPr>
              <w:t>42</w:t>
            </w:r>
            <w:r w:rsidR="0086535F">
              <w:rPr>
                <w:noProof/>
                <w:webHidden/>
              </w:rPr>
              <w:fldChar w:fldCharType="end"/>
            </w:r>
          </w:hyperlink>
        </w:p>
        <w:p w14:paraId="68BD2FBA" w14:textId="28BB3C81"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73" w:history="1">
            <w:r w:rsidR="0086535F" w:rsidRPr="004824FA">
              <w:rPr>
                <w:rStyle w:val="Hyperlink"/>
                <w:noProof/>
              </w:rPr>
              <w:t>Chapter 6 References</w:t>
            </w:r>
            <w:r w:rsidR="0086535F">
              <w:rPr>
                <w:noProof/>
                <w:webHidden/>
              </w:rPr>
              <w:tab/>
            </w:r>
            <w:r w:rsidR="0086535F">
              <w:rPr>
                <w:noProof/>
                <w:webHidden/>
              </w:rPr>
              <w:fldChar w:fldCharType="begin"/>
            </w:r>
            <w:r w:rsidR="0086535F">
              <w:rPr>
                <w:noProof/>
                <w:webHidden/>
              </w:rPr>
              <w:instrText xml:space="preserve"> PAGEREF _Toc58838673 \h </w:instrText>
            </w:r>
            <w:r w:rsidR="0086535F">
              <w:rPr>
                <w:noProof/>
                <w:webHidden/>
              </w:rPr>
            </w:r>
            <w:r w:rsidR="0086535F">
              <w:rPr>
                <w:noProof/>
                <w:webHidden/>
              </w:rPr>
              <w:fldChar w:fldCharType="separate"/>
            </w:r>
            <w:r>
              <w:rPr>
                <w:noProof/>
                <w:webHidden/>
              </w:rPr>
              <w:t>44</w:t>
            </w:r>
            <w:r w:rsidR="0086535F">
              <w:rPr>
                <w:noProof/>
                <w:webHidden/>
              </w:rPr>
              <w:fldChar w:fldCharType="end"/>
            </w:r>
          </w:hyperlink>
        </w:p>
        <w:p w14:paraId="3CDCE210" w14:textId="34263DA7" w:rsidR="0086535F" w:rsidRDefault="00F34921">
          <w:pPr>
            <w:pStyle w:val="TOC1"/>
            <w:tabs>
              <w:tab w:val="right" w:leader="dot" w:pos="9350"/>
            </w:tabs>
            <w:rPr>
              <w:rFonts w:asciiTheme="minorHAnsi" w:eastAsiaTheme="minorEastAsia" w:hAnsiTheme="minorHAnsi" w:cstheme="minorBidi"/>
              <w:noProof/>
              <w:color w:val="auto"/>
              <w:sz w:val="22"/>
              <w:szCs w:val="22"/>
            </w:rPr>
          </w:pPr>
          <w:hyperlink w:anchor="_Toc58838674" w:history="1">
            <w:r w:rsidR="0086535F" w:rsidRPr="004824FA">
              <w:rPr>
                <w:rStyle w:val="Hyperlink"/>
                <w:noProof/>
              </w:rPr>
              <w:t>Chapter 7 Appendix A</w:t>
            </w:r>
            <w:r w:rsidR="0086535F">
              <w:rPr>
                <w:noProof/>
                <w:webHidden/>
              </w:rPr>
              <w:tab/>
            </w:r>
            <w:r w:rsidR="0086535F">
              <w:rPr>
                <w:noProof/>
                <w:webHidden/>
              </w:rPr>
              <w:fldChar w:fldCharType="begin"/>
            </w:r>
            <w:r w:rsidR="0086535F">
              <w:rPr>
                <w:noProof/>
                <w:webHidden/>
              </w:rPr>
              <w:instrText xml:space="preserve"> PAGEREF _Toc58838674 \h </w:instrText>
            </w:r>
            <w:r w:rsidR="0086535F">
              <w:rPr>
                <w:noProof/>
                <w:webHidden/>
              </w:rPr>
            </w:r>
            <w:r w:rsidR="0086535F">
              <w:rPr>
                <w:noProof/>
                <w:webHidden/>
              </w:rPr>
              <w:fldChar w:fldCharType="separate"/>
            </w:r>
            <w:r>
              <w:rPr>
                <w:noProof/>
                <w:webHidden/>
              </w:rPr>
              <w:t>45</w:t>
            </w:r>
            <w:r w:rsidR="0086535F">
              <w:rPr>
                <w:noProof/>
                <w:webHidden/>
              </w:rPr>
              <w:fldChar w:fldCharType="end"/>
            </w:r>
          </w:hyperlink>
        </w:p>
        <w:p w14:paraId="00D96472" w14:textId="4787CE05"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75" w:history="1">
            <w:r w:rsidR="0086535F" w:rsidRPr="004824FA">
              <w:rPr>
                <w:rStyle w:val="Hyperlink"/>
                <w:noProof/>
              </w:rPr>
              <w:t>7.1 Odometry implementation in Arduino</w:t>
            </w:r>
            <w:r w:rsidR="0086535F">
              <w:rPr>
                <w:noProof/>
                <w:webHidden/>
              </w:rPr>
              <w:tab/>
            </w:r>
            <w:r w:rsidR="0086535F">
              <w:rPr>
                <w:noProof/>
                <w:webHidden/>
              </w:rPr>
              <w:fldChar w:fldCharType="begin"/>
            </w:r>
            <w:r w:rsidR="0086535F">
              <w:rPr>
                <w:noProof/>
                <w:webHidden/>
              </w:rPr>
              <w:instrText xml:space="preserve"> PAGEREF _Toc58838675 \h </w:instrText>
            </w:r>
            <w:r w:rsidR="0086535F">
              <w:rPr>
                <w:noProof/>
                <w:webHidden/>
              </w:rPr>
            </w:r>
            <w:r w:rsidR="0086535F">
              <w:rPr>
                <w:noProof/>
                <w:webHidden/>
              </w:rPr>
              <w:fldChar w:fldCharType="separate"/>
            </w:r>
            <w:r>
              <w:rPr>
                <w:noProof/>
                <w:webHidden/>
              </w:rPr>
              <w:t>45</w:t>
            </w:r>
            <w:r w:rsidR="0086535F">
              <w:rPr>
                <w:noProof/>
                <w:webHidden/>
              </w:rPr>
              <w:fldChar w:fldCharType="end"/>
            </w:r>
          </w:hyperlink>
        </w:p>
        <w:p w14:paraId="2EEF1AB8" w14:textId="112A613A"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76" w:history="1">
            <w:r w:rsidR="0086535F" w:rsidRPr="004824FA">
              <w:rPr>
                <w:rStyle w:val="Hyperlink"/>
                <w:noProof/>
              </w:rPr>
              <w:t>7.2 Conversion between unicycle and differential drive model</w:t>
            </w:r>
            <w:r w:rsidR="0086535F">
              <w:rPr>
                <w:noProof/>
                <w:webHidden/>
              </w:rPr>
              <w:tab/>
            </w:r>
            <w:r w:rsidR="0086535F">
              <w:rPr>
                <w:noProof/>
                <w:webHidden/>
              </w:rPr>
              <w:fldChar w:fldCharType="begin"/>
            </w:r>
            <w:r w:rsidR="0086535F">
              <w:rPr>
                <w:noProof/>
                <w:webHidden/>
              </w:rPr>
              <w:instrText xml:space="preserve"> PAGEREF _Toc58838676 \h </w:instrText>
            </w:r>
            <w:r w:rsidR="0086535F">
              <w:rPr>
                <w:noProof/>
                <w:webHidden/>
              </w:rPr>
            </w:r>
            <w:r w:rsidR="0086535F">
              <w:rPr>
                <w:noProof/>
                <w:webHidden/>
              </w:rPr>
              <w:fldChar w:fldCharType="separate"/>
            </w:r>
            <w:r>
              <w:rPr>
                <w:noProof/>
                <w:webHidden/>
              </w:rPr>
              <w:t>46</w:t>
            </w:r>
            <w:r w:rsidR="0086535F">
              <w:rPr>
                <w:noProof/>
                <w:webHidden/>
              </w:rPr>
              <w:fldChar w:fldCharType="end"/>
            </w:r>
          </w:hyperlink>
        </w:p>
        <w:p w14:paraId="25E0CC41" w14:textId="40F0118D" w:rsidR="0086535F" w:rsidRDefault="00F34921">
          <w:pPr>
            <w:pStyle w:val="TOC2"/>
            <w:tabs>
              <w:tab w:val="right" w:leader="dot" w:pos="9350"/>
            </w:tabs>
            <w:rPr>
              <w:rFonts w:asciiTheme="minorHAnsi" w:eastAsiaTheme="minorEastAsia" w:hAnsiTheme="minorHAnsi" w:cstheme="minorBidi"/>
              <w:noProof/>
              <w:color w:val="auto"/>
              <w:sz w:val="22"/>
              <w:szCs w:val="22"/>
            </w:rPr>
          </w:pPr>
          <w:hyperlink w:anchor="_Toc58838677" w:history="1">
            <w:r w:rsidR="0086535F" w:rsidRPr="004824FA">
              <w:rPr>
                <w:rStyle w:val="Hyperlink"/>
                <w:noProof/>
              </w:rPr>
              <w:t>7.3 Go to Goal implementation</w:t>
            </w:r>
            <w:r w:rsidR="0086535F">
              <w:rPr>
                <w:noProof/>
                <w:webHidden/>
              </w:rPr>
              <w:tab/>
            </w:r>
            <w:r w:rsidR="0086535F">
              <w:rPr>
                <w:noProof/>
                <w:webHidden/>
              </w:rPr>
              <w:fldChar w:fldCharType="begin"/>
            </w:r>
            <w:r w:rsidR="0086535F">
              <w:rPr>
                <w:noProof/>
                <w:webHidden/>
              </w:rPr>
              <w:instrText xml:space="preserve"> PAGEREF _Toc58838677 \h </w:instrText>
            </w:r>
            <w:r w:rsidR="0086535F">
              <w:rPr>
                <w:noProof/>
                <w:webHidden/>
              </w:rPr>
            </w:r>
            <w:r w:rsidR="0086535F">
              <w:rPr>
                <w:noProof/>
                <w:webHidden/>
              </w:rPr>
              <w:fldChar w:fldCharType="separate"/>
            </w:r>
            <w:r>
              <w:rPr>
                <w:noProof/>
                <w:webHidden/>
              </w:rPr>
              <w:t>46</w:t>
            </w:r>
            <w:r w:rsidR="0086535F">
              <w:rPr>
                <w:noProof/>
                <w:webHidden/>
              </w:rPr>
              <w:fldChar w:fldCharType="end"/>
            </w:r>
          </w:hyperlink>
        </w:p>
        <w:p w14:paraId="067997BA" w14:textId="3C089C90"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Pr="00BA09B1" w:rsidRDefault="00CA19F2" w:rsidP="009846D2">
      <w:pPr>
        <w:pStyle w:val="TableofFigures"/>
        <w:rPr>
          <w:b/>
          <w:bCs/>
          <w:sz w:val="24"/>
          <w:szCs w:val="32"/>
        </w:rPr>
      </w:pPr>
      <w:r w:rsidRPr="00BA09B1">
        <w:rPr>
          <w:b/>
          <w:bCs/>
          <w:sz w:val="24"/>
          <w:szCs w:val="32"/>
        </w:rPr>
        <w:lastRenderedPageBreak/>
        <w:t>List of Tables</w:t>
      </w:r>
    </w:p>
    <w:p w14:paraId="249226B0" w14:textId="67AE56C3" w:rsidR="00BA09B1" w:rsidRDefault="00CA19F2">
      <w:pPr>
        <w:pStyle w:val="TableofFigures"/>
        <w:tabs>
          <w:tab w:val="right" w:leader="dot" w:pos="9350"/>
        </w:tabs>
        <w:rPr>
          <w:rFonts w:asciiTheme="minorHAnsi" w:eastAsiaTheme="minorEastAsia" w:hAnsiTheme="minorHAnsi" w:cstheme="minorBidi"/>
          <w:noProof/>
          <w:color w:val="auto"/>
          <w:sz w:val="22"/>
          <w:szCs w:val="22"/>
        </w:rPr>
      </w:pPr>
      <w:r w:rsidRPr="008E14FA">
        <w:rPr>
          <w:sz w:val="24"/>
        </w:rPr>
        <w:fldChar w:fldCharType="begin"/>
      </w:r>
      <w:r w:rsidRPr="008E14FA">
        <w:rPr>
          <w:sz w:val="24"/>
        </w:rPr>
        <w:instrText xml:space="preserve"> TOC \h \z \c "Table" </w:instrText>
      </w:r>
      <w:r w:rsidRPr="008E14FA">
        <w:rPr>
          <w:sz w:val="24"/>
        </w:rPr>
        <w:fldChar w:fldCharType="separate"/>
      </w:r>
      <w:hyperlink w:anchor="_Toc58836969" w:history="1">
        <w:r w:rsidR="00BA09B1" w:rsidRPr="00E800F0">
          <w:rPr>
            <w:rStyle w:val="Hyperlink"/>
            <w:noProof/>
          </w:rPr>
          <w:t>Table 3.1 Maximum current usage of all the component while power on.</w:t>
        </w:r>
        <w:r w:rsidR="00BA09B1">
          <w:rPr>
            <w:noProof/>
            <w:webHidden/>
          </w:rPr>
          <w:tab/>
        </w:r>
        <w:r w:rsidR="00BA09B1">
          <w:rPr>
            <w:noProof/>
            <w:webHidden/>
          </w:rPr>
          <w:fldChar w:fldCharType="begin"/>
        </w:r>
        <w:r w:rsidR="00BA09B1">
          <w:rPr>
            <w:noProof/>
            <w:webHidden/>
          </w:rPr>
          <w:instrText xml:space="preserve"> PAGEREF _Toc58836969 \h </w:instrText>
        </w:r>
        <w:r w:rsidR="00BA09B1">
          <w:rPr>
            <w:noProof/>
            <w:webHidden/>
          </w:rPr>
        </w:r>
        <w:r w:rsidR="00BA09B1">
          <w:rPr>
            <w:noProof/>
            <w:webHidden/>
          </w:rPr>
          <w:fldChar w:fldCharType="separate"/>
        </w:r>
        <w:r w:rsidR="00F34921">
          <w:rPr>
            <w:noProof/>
            <w:webHidden/>
          </w:rPr>
          <w:t>25</w:t>
        </w:r>
        <w:r w:rsidR="00BA09B1">
          <w:rPr>
            <w:noProof/>
            <w:webHidden/>
          </w:rPr>
          <w:fldChar w:fldCharType="end"/>
        </w:r>
      </w:hyperlink>
    </w:p>
    <w:p w14:paraId="15E2F4F9" w14:textId="01581F6B" w:rsidR="00BA09B1"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6970" w:history="1">
        <w:r w:rsidR="00BA09B1" w:rsidRPr="00E800F0">
          <w:rPr>
            <w:rStyle w:val="Hyperlink"/>
            <w:noProof/>
          </w:rPr>
          <w:t>Table 3.2 Physical dimension of the different parts of the robot</w:t>
        </w:r>
        <w:r w:rsidR="00BA09B1">
          <w:rPr>
            <w:noProof/>
            <w:webHidden/>
          </w:rPr>
          <w:tab/>
        </w:r>
        <w:r w:rsidR="00BA09B1">
          <w:rPr>
            <w:noProof/>
            <w:webHidden/>
          </w:rPr>
          <w:fldChar w:fldCharType="begin"/>
        </w:r>
        <w:r w:rsidR="00BA09B1">
          <w:rPr>
            <w:noProof/>
            <w:webHidden/>
          </w:rPr>
          <w:instrText xml:space="preserve"> PAGEREF _Toc58836970 \h </w:instrText>
        </w:r>
        <w:r w:rsidR="00BA09B1">
          <w:rPr>
            <w:noProof/>
            <w:webHidden/>
          </w:rPr>
        </w:r>
        <w:r w:rsidR="00BA09B1">
          <w:rPr>
            <w:noProof/>
            <w:webHidden/>
          </w:rPr>
          <w:fldChar w:fldCharType="separate"/>
        </w:r>
        <w:r>
          <w:rPr>
            <w:noProof/>
            <w:webHidden/>
          </w:rPr>
          <w:t>27</w:t>
        </w:r>
        <w:r w:rsidR="00BA09B1">
          <w:rPr>
            <w:noProof/>
            <w:webHidden/>
          </w:rPr>
          <w:fldChar w:fldCharType="end"/>
        </w:r>
      </w:hyperlink>
    </w:p>
    <w:p w14:paraId="5B5998BE" w14:textId="3EDCAF6D" w:rsidR="00CA19F2" w:rsidRPr="00CA19F2" w:rsidRDefault="00CA19F2" w:rsidP="009846D2">
      <w:r w:rsidRPr="008E14FA">
        <w:fldChar w:fldCharType="end"/>
      </w:r>
    </w:p>
    <w:p w14:paraId="2155804E" w14:textId="77777777" w:rsidR="00CA19F2" w:rsidRPr="00CA19F2" w:rsidRDefault="00CA19F2" w:rsidP="009846D2"/>
    <w:p w14:paraId="69DDB679" w14:textId="2CC17771" w:rsidR="00CA19F2" w:rsidRPr="00BA09B1" w:rsidRDefault="00CA19F2" w:rsidP="009846D2">
      <w:pPr>
        <w:pStyle w:val="TableofFigures"/>
        <w:rPr>
          <w:b/>
          <w:bCs/>
          <w:sz w:val="24"/>
          <w:szCs w:val="32"/>
        </w:rPr>
      </w:pPr>
      <w:r w:rsidRPr="00BA09B1">
        <w:rPr>
          <w:b/>
          <w:bCs/>
          <w:sz w:val="24"/>
          <w:szCs w:val="32"/>
        </w:rPr>
        <w:t>List of Figures</w:t>
      </w:r>
    </w:p>
    <w:p w14:paraId="4994E77E" w14:textId="776BC0A8" w:rsidR="0086535F" w:rsidRDefault="00125E7B">
      <w:pPr>
        <w:pStyle w:val="TableofFigures"/>
        <w:tabs>
          <w:tab w:val="right" w:leader="dot" w:pos="9350"/>
        </w:tabs>
        <w:rPr>
          <w:rFonts w:asciiTheme="minorHAnsi" w:eastAsiaTheme="minorEastAsia" w:hAnsiTheme="minorHAnsi" w:cstheme="minorBidi"/>
          <w:noProof/>
          <w:color w:val="auto"/>
          <w:sz w:val="22"/>
          <w:szCs w:val="22"/>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838678" w:history="1">
        <w:r w:rsidR="0086535F" w:rsidRPr="00D50343">
          <w:rPr>
            <w:rStyle w:val="Hyperlink"/>
            <w:noProof/>
          </w:rPr>
          <w:t>Figure 1:1Behavior based robotic</w:t>
        </w:r>
        <w:r w:rsidR="0086535F">
          <w:rPr>
            <w:noProof/>
            <w:webHidden/>
          </w:rPr>
          <w:tab/>
        </w:r>
        <w:r w:rsidR="0086535F">
          <w:rPr>
            <w:noProof/>
            <w:webHidden/>
          </w:rPr>
          <w:fldChar w:fldCharType="begin"/>
        </w:r>
        <w:r w:rsidR="0086535F">
          <w:rPr>
            <w:noProof/>
            <w:webHidden/>
          </w:rPr>
          <w:instrText xml:space="preserve"> PAGEREF _Toc58838678 \h </w:instrText>
        </w:r>
        <w:r w:rsidR="0086535F">
          <w:rPr>
            <w:noProof/>
            <w:webHidden/>
          </w:rPr>
        </w:r>
        <w:r w:rsidR="0086535F">
          <w:rPr>
            <w:noProof/>
            <w:webHidden/>
          </w:rPr>
          <w:fldChar w:fldCharType="separate"/>
        </w:r>
        <w:r w:rsidR="00F34921">
          <w:rPr>
            <w:noProof/>
            <w:webHidden/>
          </w:rPr>
          <w:t>6</w:t>
        </w:r>
        <w:r w:rsidR="0086535F">
          <w:rPr>
            <w:noProof/>
            <w:webHidden/>
          </w:rPr>
          <w:fldChar w:fldCharType="end"/>
        </w:r>
      </w:hyperlink>
    </w:p>
    <w:p w14:paraId="7081B898" w14:textId="313A0CD2"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79" w:history="1">
        <w:r w:rsidR="0086535F" w:rsidRPr="00D50343">
          <w:rPr>
            <w:rStyle w:val="Hyperlink"/>
            <w:noProof/>
          </w:rPr>
          <w:t xml:space="preserve">Figure 2:1 Differential Drive kinematics (from Dudek and Jenkin, </w:t>
        </w:r>
        <w:r w:rsidR="0086535F" w:rsidRPr="00D50343">
          <w:rPr>
            <w:rStyle w:val="Hyperlink"/>
            <w:i/>
            <w:noProof/>
          </w:rPr>
          <w:t>Computational Principles of Mobile Robotics</w:t>
        </w:r>
        <w:r w:rsidR="0086535F" w:rsidRPr="00D50343">
          <w:rPr>
            <w:rStyle w:val="Hyperlink"/>
            <w:noProof/>
          </w:rPr>
          <w:t>.</w:t>
        </w:r>
        <w:r w:rsidR="0086535F">
          <w:rPr>
            <w:noProof/>
            <w:webHidden/>
          </w:rPr>
          <w:tab/>
        </w:r>
        <w:r w:rsidR="0086535F">
          <w:rPr>
            <w:noProof/>
            <w:webHidden/>
          </w:rPr>
          <w:fldChar w:fldCharType="begin"/>
        </w:r>
        <w:r w:rsidR="0086535F">
          <w:rPr>
            <w:noProof/>
            <w:webHidden/>
          </w:rPr>
          <w:instrText xml:space="preserve"> PAGEREF _Toc58838679 \h </w:instrText>
        </w:r>
        <w:r w:rsidR="0086535F">
          <w:rPr>
            <w:noProof/>
            <w:webHidden/>
          </w:rPr>
        </w:r>
        <w:r w:rsidR="0086535F">
          <w:rPr>
            <w:noProof/>
            <w:webHidden/>
          </w:rPr>
          <w:fldChar w:fldCharType="separate"/>
        </w:r>
        <w:r>
          <w:rPr>
            <w:noProof/>
            <w:webHidden/>
          </w:rPr>
          <w:t>10</w:t>
        </w:r>
        <w:r w:rsidR="0086535F">
          <w:rPr>
            <w:noProof/>
            <w:webHidden/>
          </w:rPr>
          <w:fldChar w:fldCharType="end"/>
        </w:r>
      </w:hyperlink>
    </w:p>
    <w:p w14:paraId="3B9387AB" w14:textId="043434C0" w:rsidR="0086535F" w:rsidRDefault="00F34921">
      <w:pPr>
        <w:pStyle w:val="TableofFigures"/>
        <w:tabs>
          <w:tab w:val="left" w:pos="440"/>
          <w:tab w:val="right" w:leader="dot" w:pos="9350"/>
        </w:tabs>
        <w:rPr>
          <w:rFonts w:asciiTheme="minorHAnsi" w:eastAsiaTheme="minorEastAsia" w:hAnsiTheme="minorHAnsi" w:cstheme="minorBidi"/>
          <w:noProof/>
          <w:color w:val="auto"/>
          <w:sz w:val="22"/>
          <w:szCs w:val="22"/>
        </w:rPr>
      </w:pPr>
      <w:hyperlink w:anchor="_Toc58838680" w:history="1">
        <w:r w:rsidR="0086535F" w:rsidRPr="00D50343">
          <w:rPr>
            <w:rStyle w:val="Hyperlink"/>
            <w:rFonts w:ascii="Symbol" w:hAnsi="Symbol"/>
            <w:noProof/>
          </w:rPr>
          <w:t></w:t>
        </w:r>
        <w:r w:rsidR="0086535F">
          <w:rPr>
            <w:rFonts w:asciiTheme="minorHAnsi" w:eastAsiaTheme="minorEastAsia" w:hAnsiTheme="minorHAnsi" w:cstheme="minorBidi"/>
            <w:noProof/>
            <w:color w:val="auto"/>
            <w:sz w:val="22"/>
            <w:szCs w:val="22"/>
          </w:rPr>
          <w:tab/>
        </w:r>
        <w:r w:rsidR="0086535F" w:rsidRPr="00D50343">
          <w:rPr>
            <w:rStyle w:val="Hyperlink"/>
            <w:noProof/>
          </w:rPr>
          <w:t xml:space="preserve">Figure 2:2 </w:t>
        </w:r>
        <w:r w:rsidR="0086535F" w:rsidRPr="00D50343">
          <w:rPr>
            <w:rStyle w:val="Hyperlink"/>
            <w:b/>
            <w:bCs/>
            <w:noProof/>
          </w:rPr>
          <w:t>a</w:t>
        </w:r>
        <w:r w:rsidR="0086535F" w:rsidRPr="00D50343">
          <w:rPr>
            <w:rStyle w:val="Hyperlink"/>
            <w:noProof/>
          </w:rPr>
          <w:t> Optical wheel encoder. </w:t>
        </w:r>
        <w:r w:rsidR="0086535F" w:rsidRPr="00D50343">
          <w:rPr>
            <w:rStyle w:val="Hyperlink"/>
            <w:b/>
            <w:bCs/>
            <w:noProof/>
          </w:rPr>
          <w:t>b</w:t>
        </w:r>
        <w:r w:rsidR="0086535F" w:rsidRPr="00D50343">
          <w:rPr>
            <w:rStyle w:val="Hyperlink"/>
            <w:noProof/>
          </w:rPr>
          <w:t> Encoding disk (Mordechai Ben-Ari Robotic Motion and Odometry, Fig5.7)</w:t>
        </w:r>
        <w:r w:rsidR="0086535F">
          <w:rPr>
            <w:noProof/>
            <w:webHidden/>
          </w:rPr>
          <w:tab/>
        </w:r>
        <w:r w:rsidR="0086535F">
          <w:rPr>
            <w:noProof/>
            <w:webHidden/>
          </w:rPr>
          <w:fldChar w:fldCharType="begin"/>
        </w:r>
        <w:r w:rsidR="0086535F">
          <w:rPr>
            <w:noProof/>
            <w:webHidden/>
          </w:rPr>
          <w:instrText xml:space="preserve"> PAGEREF _Toc58838680 \h </w:instrText>
        </w:r>
        <w:r w:rsidR="0086535F">
          <w:rPr>
            <w:noProof/>
            <w:webHidden/>
          </w:rPr>
        </w:r>
        <w:r w:rsidR="0086535F">
          <w:rPr>
            <w:noProof/>
            <w:webHidden/>
          </w:rPr>
          <w:fldChar w:fldCharType="separate"/>
        </w:r>
        <w:r>
          <w:rPr>
            <w:noProof/>
            <w:webHidden/>
          </w:rPr>
          <w:t>13</w:t>
        </w:r>
        <w:r w:rsidR="0086535F">
          <w:rPr>
            <w:noProof/>
            <w:webHidden/>
          </w:rPr>
          <w:fldChar w:fldCharType="end"/>
        </w:r>
      </w:hyperlink>
    </w:p>
    <w:p w14:paraId="25C88D0E" w14:textId="43F351F3"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1" w:history="1">
        <w:r w:rsidR="0086535F" w:rsidRPr="00D50343">
          <w:rPr>
            <w:rStyle w:val="Hyperlink"/>
            <w:noProof/>
          </w:rPr>
          <w:t>Figure 2:3 Odometry geometry. Over a small time period, the robot’s motion can be approximated by an arc. The odometry problem is to solve for (</w:t>
        </w:r>
        <w:r w:rsidR="0086535F" w:rsidRPr="00D50343">
          <w:rPr>
            <w:rStyle w:val="Hyperlink"/>
            <w:rFonts w:ascii="CMMI10" w:hAnsi="CMMI10"/>
            <w:i/>
            <w:noProof/>
          </w:rPr>
          <w:t>x</w:t>
        </w:r>
        <w:r w:rsidR="0086535F" w:rsidRPr="00D50343">
          <w:rPr>
            <w:rStyle w:val="Hyperlink"/>
            <w:rFonts w:ascii="CMSY7" w:hAnsi="CMSY7"/>
            <w:i/>
            <w:noProof/>
          </w:rPr>
          <w:t>0</w:t>
        </w:r>
        <w:r w:rsidR="0086535F" w:rsidRPr="00D50343">
          <w:rPr>
            <w:rStyle w:val="Hyperlink"/>
            <w:rFonts w:ascii="CMMI10" w:hAnsi="CMMI10"/>
            <w:i/>
            <w:noProof/>
          </w:rPr>
          <w:t>, y</w:t>
        </w:r>
        <w:r w:rsidR="0086535F" w:rsidRPr="00D50343">
          <w:rPr>
            <w:rStyle w:val="Hyperlink"/>
            <w:rFonts w:ascii="CMSY7" w:hAnsi="CMSY7"/>
            <w:i/>
            <w:noProof/>
          </w:rPr>
          <w:t>0</w:t>
        </w:r>
        <w:r w:rsidR="0086535F" w:rsidRPr="00D50343">
          <w:rPr>
            <w:rStyle w:val="Hyperlink"/>
            <w:rFonts w:ascii="CMMI10" w:hAnsi="CMMI10"/>
            <w:i/>
            <w:noProof/>
          </w:rPr>
          <w:t>, θ</w:t>
        </w:r>
        <w:r w:rsidR="0086535F" w:rsidRPr="00D50343">
          <w:rPr>
            <w:rStyle w:val="Hyperlink"/>
            <w:rFonts w:ascii="CMSY7" w:hAnsi="CMSY7"/>
            <w:i/>
            <w:noProof/>
          </w:rPr>
          <w:t>0</w:t>
        </w:r>
        <w:r w:rsidR="0086535F" w:rsidRPr="00D50343">
          <w:rPr>
            <w:rStyle w:val="Hyperlink"/>
            <w:noProof/>
          </w:rPr>
          <w:t>) given (</w:t>
        </w:r>
        <w:r w:rsidR="0086535F" w:rsidRPr="00D50343">
          <w:rPr>
            <w:rStyle w:val="Hyperlink"/>
            <w:rFonts w:ascii="CMMI10" w:hAnsi="CMMI10"/>
            <w:i/>
            <w:noProof/>
          </w:rPr>
          <w:t>x, y, θ</w:t>
        </w:r>
        <w:r w:rsidR="0086535F" w:rsidRPr="00D50343">
          <w:rPr>
            <w:rStyle w:val="Hyperlink"/>
            <w:noProof/>
          </w:rPr>
          <w:t xml:space="preserve">) and </w:t>
        </w:r>
        <w:r w:rsidR="0086535F" w:rsidRPr="00D50343">
          <w:rPr>
            <w:rStyle w:val="Hyperlink"/>
            <w:rFonts w:ascii="CMMI10" w:hAnsi="CMMI10"/>
            <w:i/>
            <w:noProof/>
          </w:rPr>
          <w:t>d</w:t>
        </w:r>
        <w:r w:rsidR="0086535F" w:rsidRPr="00D50343">
          <w:rPr>
            <w:rStyle w:val="Hyperlink"/>
            <w:rFonts w:ascii="CMMI7" w:hAnsi="CMMI7"/>
            <w:i/>
            <w:noProof/>
          </w:rPr>
          <w:t>baseline</w:t>
        </w:r>
        <w:r w:rsidR="0086535F" w:rsidRPr="00D50343">
          <w:rPr>
            <w:rStyle w:val="Hyperlink"/>
            <w:noProof/>
          </w:rPr>
          <w:t>.  In the figure, the robot is moving counter-clockwise. A Primer on Odometry and Motion control, Edwin  Olson</w:t>
        </w:r>
        <w:r w:rsidR="0086535F">
          <w:rPr>
            <w:noProof/>
            <w:webHidden/>
          </w:rPr>
          <w:tab/>
        </w:r>
        <w:r w:rsidR="0086535F">
          <w:rPr>
            <w:noProof/>
            <w:webHidden/>
          </w:rPr>
          <w:fldChar w:fldCharType="begin"/>
        </w:r>
        <w:r w:rsidR="0086535F">
          <w:rPr>
            <w:noProof/>
            <w:webHidden/>
          </w:rPr>
          <w:instrText xml:space="preserve"> PAGEREF _Toc58838681 \h </w:instrText>
        </w:r>
        <w:r w:rsidR="0086535F">
          <w:rPr>
            <w:noProof/>
            <w:webHidden/>
          </w:rPr>
        </w:r>
        <w:r w:rsidR="0086535F">
          <w:rPr>
            <w:noProof/>
            <w:webHidden/>
          </w:rPr>
          <w:fldChar w:fldCharType="separate"/>
        </w:r>
        <w:r>
          <w:rPr>
            <w:noProof/>
            <w:webHidden/>
          </w:rPr>
          <w:t>14</w:t>
        </w:r>
        <w:r w:rsidR="0086535F">
          <w:rPr>
            <w:noProof/>
            <w:webHidden/>
          </w:rPr>
          <w:fldChar w:fldCharType="end"/>
        </w:r>
      </w:hyperlink>
    </w:p>
    <w:p w14:paraId="19D81513" w14:textId="38BB5400"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2" w:history="1">
        <w:r w:rsidR="0086535F" w:rsidRPr="00D50343">
          <w:rPr>
            <w:rStyle w:val="Hyperlink"/>
            <w:noProof/>
          </w:rPr>
          <w:t>Figure 3:1 Solid work design exploded view of reclean</w:t>
        </w:r>
        <w:r w:rsidR="0086535F">
          <w:rPr>
            <w:noProof/>
            <w:webHidden/>
          </w:rPr>
          <w:tab/>
        </w:r>
        <w:r w:rsidR="0086535F">
          <w:rPr>
            <w:noProof/>
            <w:webHidden/>
          </w:rPr>
          <w:fldChar w:fldCharType="begin"/>
        </w:r>
        <w:r w:rsidR="0086535F">
          <w:rPr>
            <w:noProof/>
            <w:webHidden/>
          </w:rPr>
          <w:instrText xml:space="preserve"> PAGEREF _Toc58838682 \h </w:instrText>
        </w:r>
        <w:r w:rsidR="0086535F">
          <w:rPr>
            <w:noProof/>
            <w:webHidden/>
          </w:rPr>
        </w:r>
        <w:r w:rsidR="0086535F">
          <w:rPr>
            <w:noProof/>
            <w:webHidden/>
          </w:rPr>
          <w:fldChar w:fldCharType="separate"/>
        </w:r>
        <w:r>
          <w:rPr>
            <w:noProof/>
            <w:webHidden/>
          </w:rPr>
          <w:t>18</w:t>
        </w:r>
        <w:r w:rsidR="0086535F">
          <w:rPr>
            <w:noProof/>
            <w:webHidden/>
          </w:rPr>
          <w:fldChar w:fldCharType="end"/>
        </w:r>
      </w:hyperlink>
    </w:p>
    <w:p w14:paraId="11AD3C38" w14:textId="5B605030"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3" w:history="1">
        <w:r w:rsidR="0086535F" w:rsidRPr="00D50343">
          <w:rPr>
            <w:rStyle w:val="Hyperlink"/>
            <w:noProof/>
          </w:rPr>
          <w:t>Figure 3:2 Solid work design 3D view of RoboClean</w:t>
        </w:r>
        <w:r w:rsidR="0086535F">
          <w:rPr>
            <w:noProof/>
            <w:webHidden/>
          </w:rPr>
          <w:tab/>
        </w:r>
        <w:r w:rsidR="0086535F">
          <w:rPr>
            <w:noProof/>
            <w:webHidden/>
          </w:rPr>
          <w:fldChar w:fldCharType="begin"/>
        </w:r>
        <w:r w:rsidR="0086535F">
          <w:rPr>
            <w:noProof/>
            <w:webHidden/>
          </w:rPr>
          <w:instrText xml:space="preserve"> PAGEREF _Toc58838683 \h </w:instrText>
        </w:r>
        <w:r w:rsidR="0086535F">
          <w:rPr>
            <w:noProof/>
            <w:webHidden/>
          </w:rPr>
        </w:r>
        <w:r w:rsidR="0086535F">
          <w:rPr>
            <w:noProof/>
            <w:webHidden/>
          </w:rPr>
          <w:fldChar w:fldCharType="separate"/>
        </w:r>
        <w:r>
          <w:rPr>
            <w:noProof/>
            <w:webHidden/>
          </w:rPr>
          <w:t>19</w:t>
        </w:r>
        <w:r w:rsidR="0086535F">
          <w:rPr>
            <w:noProof/>
            <w:webHidden/>
          </w:rPr>
          <w:fldChar w:fldCharType="end"/>
        </w:r>
      </w:hyperlink>
    </w:p>
    <w:p w14:paraId="3DEBDA4E" w14:textId="79844CDA"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4" w:history="1">
        <w:r w:rsidR="0086535F" w:rsidRPr="00D50343">
          <w:rPr>
            <w:rStyle w:val="Hyperlink"/>
            <w:noProof/>
          </w:rPr>
          <w:t>Figure 3:3 Solid work design 3D view captured from bottom of RoboClean</w:t>
        </w:r>
        <w:r w:rsidR="0086535F">
          <w:rPr>
            <w:noProof/>
            <w:webHidden/>
          </w:rPr>
          <w:tab/>
        </w:r>
        <w:r w:rsidR="0086535F">
          <w:rPr>
            <w:noProof/>
            <w:webHidden/>
          </w:rPr>
          <w:fldChar w:fldCharType="begin"/>
        </w:r>
        <w:r w:rsidR="0086535F">
          <w:rPr>
            <w:noProof/>
            <w:webHidden/>
          </w:rPr>
          <w:instrText xml:space="preserve"> PAGEREF _Toc58838684 \h </w:instrText>
        </w:r>
        <w:r w:rsidR="0086535F">
          <w:rPr>
            <w:noProof/>
            <w:webHidden/>
          </w:rPr>
        </w:r>
        <w:r w:rsidR="0086535F">
          <w:rPr>
            <w:noProof/>
            <w:webHidden/>
          </w:rPr>
          <w:fldChar w:fldCharType="separate"/>
        </w:r>
        <w:r>
          <w:rPr>
            <w:noProof/>
            <w:webHidden/>
          </w:rPr>
          <w:t>19</w:t>
        </w:r>
        <w:r w:rsidR="0086535F">
          <w:rPr>
            <w:noProof/>
            <w:webHidden/>
          </w:rPr>
          <w:fldChar w:fldCharType="end"/>
        </w:r>
      </w:hyperlink>
    </w:p>
    <w:p w14:paraId="1C22B163" w14:textId="09E5F341"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5" w:history="1">
        <w:r w:rsidR="0086535F" w:rsidRPr="00D50343">
          <w:rPr>
            <w:rStyle w:val="Hyperlink"/>
            <w:noProof/>
          </w:rPr>
          <w:t>Figure 3:4 Solid work design 3D exploded view</w:t>
        </w:r>
        <w:r w:rsidR="0086535F">
          <w:rPr>
            <w:noProof/>
            <w:webHidden/>
          </w:rPr>
          <w:tab/>
        </w:r>
        <w:r w:rsidR="0086535F">
          <w:rPr>
            <w:noProof/>
            <w:webHidden/>
          </w:rPr>
          <w:fldChar w:fldCharType="begin"/>
        </w:r>
        <w:r w:rsidR="0086535F">
          <w:rPr>
            <w:noProof/>
            <w:webHidden/>
          </w:rPr>
          <w:instrText xml:space="preserve"> PAGEREF _Toc58838685 \h </w:instrText>
        </w:r>
        <w:r w:rsidR="0086535F">
          <w:rPr>
            <w:noProof/>
            <w:webHidden/>
          </w:rPr>
        </w:r>
        <w:r w:rsidR="0086535F">
          <w:rPr>
            <w:noProof/>
            <w:webHidden/>
          </w:rPr>
          <w:fldChar w:fldCharType="separate"/>
        </w:r>
        <w:r>
          <w:rPr>
            <w:noProof/>
            <w:webHidden/>
          </w:rPr>
          <w:t>19</w:t>
        </w:r>
        <w:r w:rsidR="0086535F">
          <w:rPr>
            <w:noProof/>
            <w:webHidden/>
          </w:rPr>
          <w:fldChar w:fldCharType="end"/>
        </w:r>
      </w:hyperlink>
    </w:p>
    <w:p w14:paraId="79FBEEA4" w14:textId="1FE72566"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6" w:history="1">
        <w:r w:rsidR="0086535F" w:rsidRPr="00D50343">
          <w:rPr>
            <w:rStyle w:val="Hyperlink"/>
            <w:noProof/>
          </w:rPr>
          <w:t>Figure 3:5 Cleaning section of RoboClean</w:t>
        </w:r>
        <w:r w:rsidR="0086535F">
          <w:rPr>
            <w:noProof/>
            <w:webHidden/>
          </w:rPr>
          <w:tab/>
        </w:r>
        <w:r w:rsidR="0086535F">
          <w:rPr>
            <w:noProof/>
            <w:webHidden/>
          </w:rPr>
          <w:fldChar w:fldCharType="begin"/>
        </w:r>
        <w:r w:rsidR="0086535F">
          <w:rPr>
            <w:noProof/>
            <w:webHidden/>
          </w:rPr>
          <w:instrText xml:space="preserve"> PAGEREF _Toc58838686 \h </w:instrText>
        </w:r>
        <w:r w:rsidR="0086535F">
          <w:rPr>
            <w:noProof/>
            <w:webHidden/>
          </w:rPr>
        </w:r>
        <w:r w:rsidR="0086535F">
          <w:rPr>
            <w:noProof/>
            <w:webHidden/>
          </w:rPr>
          <w:fldChar w:fldCharType="separate"/>
        </w:r>
        <w:r>
          <w:rPr>
            <w:noProof/>
            <w:webHidden/>
          </w:rPr>
          <w:t>20</w:t>
        </w:r>
        <w:r w:rsidR="0086535F">
          <w:rPr>
            <w:noProof/>
            <w:webHidden/>
          </w:rPr>
          <w:fldChar w:fldCharType="end"/>
        </w:r>
      </w:hyperlink>
    </w:p>
    <w:p w14:paraId="50FEF4F3" w14:textId="6A979F88"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7" w:history="1">
        <w:r w:rsidR="0086535F" w:rsidRPr="00D50343">
          <w:rPr>
            <w:rStyle w:val="Hyperlink"/>
            <w:noProof/>
          </w:rPr>
          <w:t>Figure 3:6 Dust bin with a removable plate to remove the dust</w:t>
        </w:r>
        <w:r w:rsidR="0086535F">
          <w:rPr>
            <w:noProof/>
            <w:webHidden/>
          </w:rPr>
          <w:tab/>
        </w:r>
        <w:r w:rsidR="0086535F">
          <w:rPr>
            <w:noProof/>
            <w:webHidden/>
          </w:rPr>
          <w:fldChar w:fldCharType="begin"/>
        </w:r>
        <w:r w:rsidR="0086535F">
          <w:rPr>
            <w:noProof/>
            <w:webHidden/>
          </w:rPr>
          <w:instrText xml:space="preserve"> PAGEREF _Toc58838687 \h </w:instrText>
        </w:r>
        <w:r w:rsidR="0086535F">
          <w:rPr>
            <w:noProof/>
            <w:webHidden/>
          </w:rPr>
        </w:r>
        <w:r w:rsidR="0086535F">
          <w:rPr>
            <w:noProof/>
            <w:webHidden/>
          </w:rPr>
          <w:fldChar w:fldCharType="separate"/>
        </w:r>
        <w:r>
          <w:rPr>
            <w:noProof/>
            <w:webHidden/>
          </w:rPr>
          <w:t>20</w:t>
        </w:r>
        <w:r w:rsidR="0086535F">
          <w:rPr>
            <w:noProof/>
            <w:webHidden/>
          </w:rPr>
          <w:fldChar w:fldCharType="end"/>
        </w:r>
      </w:hyperlink>
    </w:p>
    <w:p w14:paraId="6007F35B" w14:textId="2A9E0E64"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8" w:history="1">
        <w:r w:rsidR="0086535F" w:rsidRPr="00D50343">
          <w:rPr>
            <w:rStyle w:val="Hyperlink"/>
            <w:noProof/>
          </w:rPr>
          <w:t>Figure 3:7 Bottom view of the dust bin while the removable plate moving</w:t>
        </w:r>
        <w:r w:rsidR="0086535F">
          <w:rPr>
            <w:noProof/>
            <w:webHidden/>
          </w:rPr>
          <w:tab/>
        </w:r>
        <w:r w:rsidR="0086535F">
          <w:rPr>
            <w:noProof/>
            <w:webHidden/>
          </w:rPr>
          <w:fldChar w:fldCharType="begin"/>
        </w:r>
        <w:r w:rsidR="0086535F">
          <w:rPr>
            <w:noProof/>
            <w:webHidden/>
          </w:rPr>
          <w:instrText xml:space="preserve"> PAGEREF _Toc58838688 \h </w:instrText>
        </w:r>
        <w:r w:rsidR="0086535F">
          <w:rPr>
            <w:noProof/>
            <w:webHidden/>
          </w:rPr>
        </w:r>
        <w:r w:rsidR="0086535F">
          <w:rPr>
            <w:noProof/>
            <w:webHidden/>
          </w:rPr>
          <w:fldChar w:fldCharType="separate"/>
        </w:r>
        <w:r>
          <w:rPr>
            <w:noProof/>
            <w:webHidden/>
          </w:rPr>
          <w:t>20</w:t>
        </w:r>
        <w:r w:rsidR="0086535F">
          <w:rPr>
            <w:noProof/>
            <w:webHidden/>
          </w:rPr>
          <w:fldChar w:fldCharType="end"/>
        </w:r>
      </w:hyperlink>
    </w:p>
    <w:p w14:paraId="2C0FC52C" w14:textId="2B9FDF1C"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89" w:history="1">
        <w:r w:rsidR="0086535F" w:rsidRPr="00D50343">
          <w:rPr>
            <w:rStyle w:val="Hyperlink"/>
            <w:noProof/>
          </w:rPr>
          <w:t>Figure 3:8 Distance measurement angle using servo and ultrasonic</w:t>
        </w:r>
        <w:r w:rsidR="0086535F">
          <w:rPr>
            <w:noProof/>
            <w:webHidden/>
          </w:rPr>
          <w:tab/>
        </w:r>
        <w:r w:rsidR="0086535F">
          <w:rPr>
            <w:noProof/>
            <w:webHidden/>
          </w:rPr>
          <w:fldChar w:fldCharType="begin"/>
        </w:r>
        <w:r w:rsidR="0086535F">
          <w:rPr>
            <w:noProof/>
            <w:webHidden/>
          </w:rPr>
          <w:instrText xml:space="preserve"> PAGEREF _Toc58838689 \h </w:instrText>
        </w:r>
        <w:r w:rsidR="0086535F">
          <w:rPr>
            <w:noProof/>
            <w:webHidden/>
          </w:rPr>
        </w:r>
        <w:r w:rsidR="0086535F">
          <w:rPr>
            <w:noProof/>
            <w:webHidden/>
          </w:rPr>
          <w:fldChar w:fldCharType="separate"/>
        </w:r>
        <w:r>
          <w:rPr>
            <w:noProof/>
            <w:webHidden/>
          </w:rPr>
          <w:t>21</w:t>
        </w:r>
        <w:r w:rsidR="0086535F">
          <w:rPr>
            <w:noProof/>
            <w:webHidden/>
          </w:rPr>
          <w:fldChar w:fldCharType="end"/>
        </w:r>
      </w:hyperlink>
    </w:p>
    <w:p w14:paraId="740BFE06" w14:textId="1DD15E90"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0" w:history="1">
        <w:r w:rsidR="0086535F" w:rsidRPr="00D50343">
          <w:rPr>
            <w:rStyle w:val="Hyperlink"/>
            <w:noProof/>
          </w:rPr>
          <w:t>Figure 3:9 NodeMCU operating as an access point(Source:LastMinuteEngineering.com)</w:t>
        </w:r>
        <w:r w:rsidR="0086535F">
          <w:rPr>
            <w:noProof/>
            <w:webHidden/>
          </w:rPr>
          <w:tab/>
        </w:r>
        <w:r w:rsidR="0086535F">
          <w:rPr>
            <w:noProof/>
            <w:webHidden/>
          </w:rPr>
          <w:fldChar w:fldCharType="begin"/>
        </w:r>
        <w:r w:rsidR="0086535F">
          <w:rPr>
            <w:noProof/>
            <w:webHidden/>
          </w:rPr>
          <w:instrText xml:space="preserve"> PAGEREF _Toc58838690 \h </w:instrText>
        </w:r>
        <w:r w:rsidR="0086535F">
          <w:rPr>
            <w:noProof/>
            <w:webHidden/>
          </w:rPr>
        </w:r>
        <w:r w:rsidR="0086535F">
          <w:rPr>
            <w:noProof/>
            <w:webHidden/>
          </w:rPr>
          <w:fldChar w:fldCharType="separate"/>
        </w:r>
        <w:r>
          <w:rPr>
            <w:noProof/>
            <w:webHidden/>
          </w:rPr>
          <w:t>24</w:t>
        </w:r>
        <w:r w:rsidR="0086535F">
          <w:rPr>
            <w:noProof/>
            <w:webHidden/>
          </w:rPr>
          <w:fldChar w:fldCharType="end"/>
        </w:r>
      </w:hyperlink>
    </w:p>
    <w:p w14:paraId="0B1D329B" w14:textId="2C2DE1D5"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1" w:history="1">
        <w:r w:rsidR="0086535F" w:rsidRPr="00D50343">
          <w:rPr>
            <w:rStyle w:val="Hyperlink"/>
            <w:noProof/>
          </w:rPr>
          <w:t>Figure 3:10 F249 Infrared speed sensor used for measuring speed and position</w:t>
        </w:r>
        <w:r w:rsidR="0086535F">
          <w:rPr>
            <w:noProof/>
            <w:webHidden/>
          </w:rPr>
          <w:tab/>
        </w:r>
        <w:r w:rsidR="0086535F">
          <w:rPr>
            <w:noProof/>
            <w:webHidden/>
          </w:rPr>
          <w:fldChar w:fldCharType="begin"/>
        </w:r>
        <w:r w:rsidR="0086535F">
          <w:rPr>
            <w:noProof/>
            <w:webHidden/>
          </w:rPr>
          <w:instrText xml:space="preserve"> PAGEREF _Toc58838691 \h </w:instrText>
        </w:r>
        <w:r w:rsidR="0086535F">
          <w:rPr>
            <w:noProof/>
            <w:webHidden/>
          </w:rPr>
        </w:r>
        <w:r w:rsidR="0086535F">
          <w:rPr>
            <w:noProof/>
            <w:webHidden/>
          </w:rPr>
          <w:fldChar w:fldCharType="separate"/>
        </w:r>
        <w:r>
          <w:rPr>
            <w:noProof/>
            <w:webHidden/>
          </w:rPr>
          <w:t>25</w:t>
        </w:r>
        <w:r w:rsidR="0086535F">
          <w:rPr>
            <w:noProof/>
            <w:webHidden/>
          </w:rPr>
          <w:fldChar w:fldCharType="end"/>
        </w:r>
      </w:hyperlink>
    </w:p>
    <w:p w14:paraId="7A2B12B0" w14:textId="08F6A6DA"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2" w:history="1">
        <w:r w:rsidR="0086535F" w:rsidRPr="00D50343">
          <w:rPr>
            <w:rStyle w:val="Hyperlink"/>
            <w:noProof/>
          </w:rPr>
          <w:t>Figure 3:11 Speed encoder disk</w:t>
        </w:r>
        <w:r w:rsidR="0086535F">
          <w:rPr>
            <w:noProof/>
            <w:webHidden/>
          </w:rPr>
          <w:tab/>
        </w:r>
        <w:r w:rsidR="0086535F">
          <w:rPr>
            <w:noProof/>
            <w:webHidden/>
          </w:rPr>
          <w:fldChar w:fldCharType="begin"/>
        </w:r>
        <w:r w:rsidR="0086535F">
          <w:rPr>
            <w:noProof/>
            <w:webHidden/>
          </w:rPr>
          <w:instrText xml:space="preserve"> PAGEREF _Toc58838692 \h </w:instrText>
        </w:r>
        <w:r w:rsidR="0086535F">
          <w:rPr>
            <w:noProof/>
            <w:webHidden/>
          </w:rPr>
        </w:r>
        <w:r w:rsidR="0086535F">
          <w:rPr>
            <w:noProof/>
            <w:webHidden/>
          </w:rPr>
          <w:fldChar w:fldCharType="separate"/>
        </w:r>
        <w:r>
          <w:rPr>
            <w:noProof/>
            <w:webHidden/>
          </w:rPr>
          <w:t>25</w:t>
        </w:r>
        <w:r w:rsidR="0086535F">
          <w:rPr>
            <w:noProof/>
            <w:webHidden/>
          </w:rPr>
          <w:fldChar w:fldCharType="end"/>
        </w:r>
      </w:hyperlink>
    </w:p>
    <w:p w14:paraId="6178D47C" w14:textId="35E57077"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3" w:history="1">
        <w:r w:rsidR="0086535F" w:rsidRPr="00D50343">
          <w:rPr>
            <w:rStyle w:val="Hyperlink"/>
            <w:noProof/>
          </w:rPr>
          <w:t>Figure 3:12 Power Bank</w:t>
        </w:r>
        <w:r w:rsidR="0086535F">
          <w:rPr>
            <w:noProof/>
            <w:webHidden/>
          </w:rPr>
          <w:tab/>
        </w:r>
        <w:r w:rsidR="0086535F">
          <w:rPr>
            <w:noProof/>
            <w:webHidden/>
          </w:rPr>
          <w:fldChar w:fldCharType="begin"/>
        </w:r>
        <w:r w:rsidR="0086535F">
          <w:rPr>
            <w:noProof/>
            <w:webHidden/>
          </w:rPr>
          <w:instrText xml:space="preserve"> PAGEREF _Toc58838693 \h </w:instrText>
        </w:r>
        <w:r w:rsidR="0086535F">
          <w:rPr>
            <w:noProof/>
            <w:webHidden/>
          </w:rPr>
        </w:r>
        <w:r w:rsidR="0086535F">
          <w:rPr>
            <w:noProof/>
            <w:webHidden/>
          </w:rPr>
          <w:fldChar w:fldCharType="separate"/>
        </w:r>
        <w:r>
          <w:rPr>
            <w:noProof/>
            <w:webHidden/>
          </w:rPr>
          <w:t>26</w:t>
        </w:r>
        <w:r w:rsidR="0086535F">
          <w:rPr>
            <w:noProof/>
            <w:webHidden/>
          </w:rPr>
          <w:fldChar w:fldCharType="end"/>
        </w:r>
      </w:hyperlink>
    </w:p>
    <w:p w14:paraId="737C7E46" w14:textId="443E32AA"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4" w:history="1">
        <w:r w:rsidR="0086535F" w:rsidRPr="00D50343">
          <w:rPr>
            <w:rStyle w:val="Hyperlink"/>
            <w:noProof/>
          </w:rPr>
          <w:t>Figure 3:13 Inside the USB cable wire</w:t>
        </w:r>
        <w:r w:rsidR="0086535F">
          <w:rPr>
            <w:noProof/>
            <w:webHidden/>
          </w:rPr>
          <w:tab/>
        </w:r>
        <w:r w:rsidR="0086535F">
          <w:rPr>
            <w:noProof/>
            <w:webHidden/>
          </w:rPr>
          <w:fldChar w:fldCharType="begin"/>
        </w:r>
        <w:r w:rsidR="0086535F">
          <w:rPr>
            <w:noProof/>
            <w:webHidden/>
          </w:rPr>
          <w:instrText xml:space="preserve"> PAGEREF _Toc58838694 \h </w:instrText>
        </w:r>
        <w:r w:rsidR="0086535F">
          <w:rPr>
            <w:noProof/>
            <w:webHidden/>
          </w:rPr>
        </w:r>
        <w:r w:rsidR="0086535F">
          <w:rPr>
            <w:noProof/>
            <w:webHidden/>
          </w:rPr>
          <w:fldChar w:fldCharType="separate"/>
        </w:r>
        <w:r>
          <w:rPr>
            <w:noProof/>
            <w:webHidden/>
          </w:rPr>
          <w:t>27</w:t>
        </w:r>
        <w:r w:rsidR="0086535F">
          <w:rPr>
            <w:noProof/>
            <w:webHidden/>
          </w:rPr>
          <w:fldChar w:fldCharType="end"/>
        </w:r>
      </w:hyperlink>
    </w:p>
    <w:p w14:paraId="0A052C7C" w14:textId="7699E2D2"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5" w:history="1">
        <w:r w:rsidR="0086535F" w:rsidRPr="00D50343">
          <w:rPr>
            <w:rStyle w:val="Hyperlink"/>
            <w:noProof/>
          </w:rPr>
          <w:t>Figure 4:1 Example of a unicycle drive</w:t>
        </w:r>
        <w:r w:rsidR="0086535F">
          <w:rPr>
            <w:noProof/>
            <w:webHidden/>
          </w:rPr>
          <w:tab/>
        </w:r>
        <w:r w:rsidR="0086535F">
          <w:rPr>
            <w:noProof/>
            <w:webHidden/>
          </w:rPr>
          <w:fldChar w:fldCharType="begin"/>
        </w:r>
        <w:r w:rsidR="0086535F">
          <w:rPr>
            <w:noProof/>
            <w:webHidden/>
          </w:rPr>
          <w:instrText xml:space="preserve"> PAGEREF _Toc58838695 \h </w:instrText>
        </w:r>
        <w:r w:rsidR="0086535F">
          <w:rPr>
            <w:noProof/>
            <w:webHidden/>
          </w:rPr>
        </w:r>
        <w:r w:rsidR="0086535F">
          <w:rPr>
            <w:noProof/>
            <w:webHidden/>
          </w:rPr>
          <w:fldChar w:fldCharType="separate"/>
        </w:r>
        <w:r>
          <w:rPr>
            <w:noProof/>
            <w:webHidden/>
          </w:rPr>
          <w:t>30</w:t>
        </w:r>
        <w:r w:rsidR="0086535F">
          <w:rPr>
            <w:noProof/>
            <w:webHidden/>
          </w:rPr>
          <w:fldChar w:fldCharType="end"/>
        </w:r>
      </w:hyperlink>
    </w:p>
    <w:p w14:paraId="038837A4" w14:textId="69C1602D"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6" w:history="1">
        <w:r w:rsidR="0086535F" w:rsidRPr="00D50343">
          <w:rPr>
            <w:rStyle w:val="Hyperlink"/>
            <w:noProof/>
          </w:rPr>
          <w:t xml:space="preserve">Figure 4:2 </w:t>
        </w:r>
        <w:r w:rsidR="0086535F" w:rsidRPr="00D50343">
          <w:rPr>
            <w:rStyle w:val="Hyperlink"/>
            <w:noProof/>
            <w:shd w:val="clear" w:color="auto" w:fill="FFFFFF"/>
          </w:rPr>
          <w:t>The Simplified Unicycle Robot Model</w:t>
        </w:r>
        <w:r w:rsidR="0086535F">
          <w:rPr>
            <w:noProof/>
            <w:webHidden/>
          </w:rPr>
          <w:tab/>
        </w:r>
        <w:r w:rsidR="0086535F">
          <w:rPr>
            <w:noProof/>
            <w:webHidden/>
          </w:rPr>
          <w:fldChar w:fldCharType="begin"/>
        </w:r>
        <w:r w:rsidR="0086535F">
          <w:rPr>
            <w:noProof/>
            <w:webHidden/>
          </w:rPr>
          <w:instrText xml:space="preserve"> PAGEREF _Toc58838696 \h </w:instrText>
        </w:r>
        <w:r w:rsidR="0086535F">
          <w:rPr>
            <w:noProof/>
            <w:webHidden/>
          </w:rPr>
        </w:r>
        <w:r w:rsidR="0086535F">
          <w:rPr>
            <w:noProof/>
            <w:webHidden/>
          </w:rPr>
          <w:fldChar w:fldCharType="separate"/>
        </w:r>
        <w:r>
          <w:rPr>
            <w:noProof/>
            <w:webHidden/>
          </w:rPr>
          <w:t>30</w:t>
        </w:r>
        <w:r w:rsidR="0086535F">
          <w:rPr>
            <w:noProof/>
            <w:webHidden/>
          </w:rPr>
          <w:fldChar w:fldCharType="end"/>
        </w:r>
      </w:hyperlink>
    </w:p>
    <w:p w14:paraId="1BCB3099" w14:textId="4BF9FB9C"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7" w:history="1">
        <w:r w:rsidR="0086535F" w:rsidRPr="00D50343">
          <w:rPr>
            <w:rStyle w:val="Hyperlink"/>
            <w:noProof/>
          </w:rPr>
          <w:t>Figure 4:3 A robot and the control vector</w:t>
        </w:r>
        <w:r w:rsidR="0086535F">
          <w:rPr>
            <w:noProof/>
            <w:webHidden/>
          </w:rPr>
          <w:tab/>
        </w:r>
        <w:r w:rsidR="0086535F">
          <w:rPr>
            <w:noProof/>
            <w:webHidden/>
          </w:rPr>
          <w:fldChar w:fldCharType="begin"/>
        </w:r>
        <w:r w:rsidR="0086535F">
          <w:rPr>
            <w:noProof/>
            <w:webHidden/>
          </w:rPr>
          <w:instrText xml:space="preserve"> PAGEREF _Toc58838697 \h </w:instrText>
        </w:r>
        <w:r w:rsidR="0086535F">
          <w:rPr>
            <w:noProof/>
            <w:webHidden/>
          </w:rPr>
        </w:r>
        <w:r w:rsidR="0086535F">
          <w:rPr>
            <w:noProof/>
            <w:webHidden/>
          </w:rPr>
          <w:fldChar w:fldCharType="separate"/>
        </w:r>
        <w:r>
          <w:rPr>
            <w:noProof/>
            <w:webHidden/>
          </w:rPr>
          <w:t>31</w:t>
        </w:r>
        <w:r w:rsidR="0086535F">
          <w:rPr>
            <w:noProof/>
            <w:webHidden/>
          </w:rPr>
          <w:fldChar w:fldCharType="end"/>
        </w:r>
      </w:hyperlink>
    </w:p>
    <w:p w14:paraId="5D1422E4" w14:textId="53E1E818"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8" w:history="1">
        <w:r w:rsidR="0086535F" w:rsidRPr="00D50343">
          <w:rPr>
            <w:rStyle w:val="Hyperlink"/>
            <w:noProof/>
          </w:rPr>
          <w:t>Figure 4:4 function used to regulate the value of u using the value of e</w:t>
        </w:r>
        <w:r w:rsidR="0086535F">
          <w:rPr>
            <w:noProof/>
            <w:webHidden/>
          </w:rPr>
          <w:tab/>
        </w:r>
        <w:r w:rsidR="0086535F">
          <w:rPr>
            <w:noProof/>
            <w:webHidden/>
          </w:rPr>
          <w:fldChar w:fldCharType="begin"/>
        </w:r>
        <w:r w:rsidR="0086535F">
          <w:rPr>
            <w:noProof/>
            <w:webHidden/>
          </w:rPr>
          <w:instrText xml:space="preserve"> PAGEREF _Toc58838698 \h </w:instrText>
        </w:r>
        <w:r w:rsidR="0086535F">
          <w:rPr>
            <w:noProof/>
            <w:webHidden/>
          </w:rPr>
        </w:r>
        <w:r w:rsidR="0086535F">
          <w:rPr>
            <w:noProof/>
            <w:webHidden/>
          </w:rPr>
          <w:fldChar w:fldCharType="separate"/>
        </w:r>
        <w:r>
          <w:rPr>
            <w:noProof/>
            <w:webHidden/>
          </w:rPr>
          <w:t>32</w:t>
        </w:r>
        <w:r w:rsidR="0086535F">
          <w:rPr>
            <w:noProof/>
            <w:webHidden/>
          </w:rPr>
          <w:fldChar w:fldCharType="end"/>
        </w:r>
      </w:hyperlink>
    </w:p>
    <w:p w14:paraId="688B5F57" w14:textId="20E7CC82"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699" w:history="1">
        <w:r w:rsidR="0086535F" w:rsidRPr="00D50343">
          <w:rPr>
            <w:rStyle w:val="Hyperlink"/>
            <w:noProof/>
          </w:rPr>
          <w:t>Figure 4:5 Robot’s motion reaction near to obstacles</w:t>
        </w:r>
        <w:r w:rsidR="0086535F">
          <w:rPr>
            <w:noProof/>
            <w:webHidden/>
          </w:rPr>
          <w:tab/>
        </w:r>
        <w:r w:rsidR="0086535F">
          <w:rPr>
            <w:noProof/>
            <w:webHidden/>
          </w:rPr>
          <w:fldChar w:fldCharType="begin"/>
        </w:r>
        <w:r w:rsidR="0086535F">
          <w:rPr>
            <w:noProof/>
            <w:webHidden/>
          </w:rPr>
          <w:instrText xml:space="preserve"> PAGEREF _Toc58838699 \h </w:instrText>
        </w:r>
        <w:r w:rsidR="0086535F">
          <w:rPr>
            <w:noProof/>
            <w:webHidden/>
          </w:rPr>
        </w:r>
        <w:r w:rsidR="0086535F">
          <w:rPr>
            <w:noProof/>
            <w:webHidden/>
          </w:rPr>
          <w:fldChar w:fldCharType="separate"/>
        </w:r>
        <w:r>
          <w:rPr>
            <w:noProof/>
            <w:webHidden/>
          </w:rPr>
          <w:t>33</w:t>
        </w:r>
        <w:r w:rsidR="0086535F">
          <w:rPr>
            <w:noProof/>
            <w:webHidden/>
          </w:rPr>
          <w:fldChar w:fldCharType="end"/>
        </w:r>
      </w:hyperlink>
    </w:p>
    <w:p w14:paraId="45D576A1" w14:textId="69308296"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0" w:history="1">
        <w:r w:rsidR="0086535F" w:rsidRPr="00D50343">
          <w:rPr>
            <w:rStyle w:val="Hyperlink"/>
            <w:noProof/>
          </w:rPr>
          <w:t>Figure 4:6Sensor’s coordinates are in the robot’s frame</w:t>
        </w:r>
        <w:r w:rsidR="0086535F">
          <w:rPr>
            <w:noProof/>
            <w:webHidden/>
          </w:rPr>
          <w:tab/>
        </w:r>
        <w:r w:rsidR="0086535F">
          <w:rPr>
            <w:noProof/>
            <w:webHidden/>
          </w:rPr>
          <w:fldChar w:fldCharType="begin"/>
        </w:r>
        <w:r w:rsidR="0086535F">
          <w:rPr>
            <w:noProof/>
            <w:webHidden/>
          </w:rPr>
          <w:instrText xml:space="preserve"> PAGEREF _Toc58838700 \h </w:instrText>
        </w:r>
        <w:r w:rsidR="0086535F">
          <w:rPr>
            <w:noProof/>
            <w:webHidden/>
          </w:rPr>
        </w:r>
        <w:r w:rsidR="0086535F">
          <w:rPr>
            <w:noProof/>
            <w:webHidden/>
          </w:rPr>
          <w:fldChar w:fldCharType="separate"/>
        </w:r>
        <w:r>
          <w:rPr>
            <w:noProof/>
            <w:webHidden/>
          </w:rPr>
          <w:t>33</w:t>
        </w:r>
        <w:r w:rsidR="0086535F">
          <w:rPr>
            <w:noProof/>
            <w:webHidden/>
          </w:rPr>
          <w:fldChar w:fldCharType="end"/>
        </w:r>
      </w:hyperlink>
    </w:p>
    <w:p w14:paraId="2934D927" w14:textId="1C20916A"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1" w:history="1">
        <w:r w:rsidR="0086535F" w:rsidRPr="00D50343">
          <w:rPr>
            <w:rStyle w:val="Hyperlink"/>
            <w:noProof/>
          </w:rPr>
          <w:t>Figure 4:7 Ultrasonic distance defined in the sensor’s frame</w:t>
        </w:r>
        <w:r w:rsidR="0086535F">
          <w:rPr>
            <w:noProof/>
            <w:webHidden/>
          </w:rPr>
          <w:tab/>
        </w:r>
        <w:r w:rsidR="0086535F">
          <w:rPr>
            <w:noProof/>
            <w:webHidden/>
          </w:rPr>
          <w:fldChar w:fldCharType="begin"/>
        </w:r>
        <w:r w:rsidR="0086535F">
          <w:rPr>
            <w:noProof/>
            <w:webHidden/>
          </w:rPr>
          <w:instrText xml:space="preserve"> PAGEREF _Toc58838701 \h </w:instrText>
        </w:r>
        <w:r w:rsidR="0086535F">
          <w:rPr>
            <w:noProof/>
            <w:webHidden/>
          </w:rPr>
        </w:r>
        <w:r w:rsidR="0086535F">
          <w:rPr>
            <w:noProof/>
            <w:webHidden/>
          </w:rPr>
          <w:fldChar w:fldCharType="separate"/>
        </w:r>
        <w:r>
          <w:rPr>
            <w:noProof/>
            <w:webHidden/>
          </w:rPr>
          <w:t>34</w:t>
        </w:r>
        <w:r w:rsidR="0086535F">
          <w:rPr>
            <w:noProof/>
            <w:webHidden/>
          </w:rPr>
          <w:fldChar w:fldCharType="end"/>
        </w:r>
      </w:hyperlink>
    </w:p>
    <w:p w14:paraId="6B7B7EC3" w14:textId="02D5C946"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2" w:history="1">
        <w:r w:rsidR="0086535F" w:rsidRPr="00D50343">
          <w:rPr>
            <w:rStyle w:val="Hyperlink"/>
            <w:noProof/>
          </w:rPr>
          <w:t>Figure 4:8 Robot’s coordinates are in the world frame</w:t>
        </w:r>
        <w:r w:rsidR="0086535F">
          <w:rPr>
            <w:noProof/>
            <w:webHidden/>
          </w:rPr>
          <w:tab/>
        </w:r>
        <w:r w:rsidR="0086535F">
          <w:rPr>
            <w:noProof/>
            <w:webHidden/>
          </w:rPr>
          <w:fldChar w:fldCharType="begin"/>
        </w:r>
        <w:r w:rsidR="0086535F">
          <w:rPr>
            <w:noProof/>
            <w:webHidden/>
          </w:rPr>
          <w:instrText xml:space="preserve"> PAGEREF _Toc58838702 \h </w:instrText>
        </w:r>
        <w:r w:rsidR="0086535F">
          <w:rPr>
            <w:noProof/>
            <w:webHidden/>
          </w:rPr>
        </w:r>
        <w:r w:rsidR="0086535F">
          <w:rPr>
            <w:noProof/>
            <w:webHidden/>
          </w:rPr>
          <w:fldChar w:fldCharType="separate"/>
        </w:r>
        <w:r>
          <w:rPr>
            <w:noProof/>
            <w:webHidden/>
          </w:rPr>
          <w:t>35</w:t>
        </w:r>
        <w:r w:rsidR="0086535F">
          <w:rPr>
            <w:noProof/>
            <w:webHidden/>
          </w:rPr>
          <w:fldChar w:fldCharType="end"/>
        </w:r>
      </w:hyperlink>
    </w:p>
    <w:p w14:paraId="7BBAF79F" w14:textId="6A40D3D9"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3" w:history="1">
        <w:r w:rsidR="0086535F" w:rsidRPr="00D50343">
          <w:rPr>
            <w:rStyle w:val="Hyperlink"/>
            <w:noProof/>
          </w:rPr>
          <w:t>Figure 5:1 Position of Robot while moving from (0,0) to (150,150)</w:t>
        </w:r>
        <w:r w:rsidR="0086535F">
          <w:rPr>
            <w:noProof/>
            <w:webHidden/>
          </w:rPr>
          <w:tab/>
        </w:r>
        <w:r w:rsidR="0086535F">
          <w:rPr>
            <w:noProof/>
            <w:webHidden/>
          </w:rPr>
          <w:fldChar w:fldCharType="begin"/>
        </w:r>
        <w:r w:rsidR="0086535F">
          <w:rPr>
            <w:noProof/>
            <w:webHidden/>
          </w:rPr>
          <w:instrText xml:space="preserve"> PAGEREF _Toc58838703 \h </w:instrText>
        </w:r>
        <w:r w:rsidR="0086535F">
          <w:rPr>
            <w:noProof/>
            <w:webHidden/>
          </w:rPr>
        </w:r>
        <w:r w:rsidR="0086535F">
          <w:rPr>
            <w:noProof/>
            <w:webHidden/>
          </w:rPr>
          <w:fldChar w:fldCharType="separate"/>
        </w:r>
        <w:r>
          <w:rPr>
            <w:noProof/>
            <w:webHidden/>
          </w:rPr>
          <w:t>37</w:t>
        </w:r>
        <w:r w:rsidR="0086535F">
          <w:rPr>
            <w:noProof/>
            <w:webHidden/>
          </w:rPr>
          <w:fldChar w:fldCharType="end"/>
        </w:r>
      </w:hyperlink>
    </w:p>
    <w:p w14:paraId="4EBA8778" w14:textId="7210864B"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4" w:history="1">
        <w:r w:rsidR="0086535F" w:rsidRPr="00D50343">
          <w:rPr>
            <w:rStyle w:val="Hyperlink"/>
            <w:noProof/>
          </w:rPr>
          <w:t>Figure 5:2 performance of the robot angle tracking while moving from position (0,0) to (150,150)</w:t>
        </w:r>
        <w:r w:rsidR="0086535F">
          <w:rPr>
            <w:noProof/>
            <w:webHidden/>
          </w:rPr>
          <w:tab/>
        </w:r>
        <w:r w:rsidR="0086535F">
          <w:rPr>
            <w:noProof/>
            <w:webHidden/>
          </w:rPr>
          <w:fldChar w:fldCharType="begin"/>
        </w:r>
        <w:r w:rsidR="0086535F">
          <w:rPr>
            <w:noProof/>
            <w:webHidden/>
          </w:rPr>
          <w:instrText xml:space="preserve"> PAGEREF _Toc58838704 \h </w:instrText>
        </w:r>
        <w:r w:rsidR="0086535F">
          <w:rPr>
            <w:noProof/>
            <w:webHidden/>
          </w:rPr>
        </w:r>
        <w:r w:rsidR="0086535F">
          <w:rPr>
            <w:noProof/>
            <w:webHidden/>
          </w:rPr>
          <w:fldChar w:fldCharType="separate"/>
        </w:r>
        <w:r>
          <w:rPr>
            <w:noProof/>
            <w:webHidden/>
          </w:rPr>
          <w:t>37</w:t>
        </w:r>
        <w:r w:rsidR="0086535F">
          <w:rPr>
            <w:noProof/>
            <w:webHidden/>
          </w:rPr>
          <w:fldChar w:fldCharType="end"/>
        </w:r>
      </w:hyperlink>
    </w:p>
    <w:p w14:paraId="64EBF868" w14:textId="44B9B0F1"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5" w:history="1">
        <w:r w:rsidR="0086535F" w:rsidRPr="00D50343">
          <w:rPr>
            <w:rStyle w:val="Hyperlink"/>
            <w:noProof/>
          </w:rPr>
          <w:t>Figure 5:3 performance of the robot moving on a straight line for PID of Kp = 2, Ki = 0.05, Kd = 0</w:t>
        </w:r>
        <w:r w:rsidR="0086535F">
          <w:rPr>
            <w:noProof/>
            <w:webHidden/>
          </w:rPr>
          <w:tab/>
        </w:r>
        <w:r w:rsidR="0086535F">
          <w:rPr>
            <w:noProof/>
            <w:webHidden/>
          </w:rPr>
          <w:fldChar w:fldCharType="begin"/>
        </w:r>
        <w:r w:rsidR="0086535F">
          <w:rPr>
            <w:noProof/>
            <w:webHidden/>
          </w:rPr>
          <w:instrText xml:space="preserve"> PAGEREF _Toc58838705 \h </w:instrText>
        </w:r>
        <w:r w:rsidR="0086535F">
          <w:rPr>
            <w:noProof/>
            <w:webHidden/>
          </w:rPr>
        </w:r>
        <w:r w:rsidR="0086535F">
          <w:rPr>
            <w:noProof/>
            <w:webHidden/>
          </w:rPr>
          <w:fldChar w:fldCharType="separate"/>
        </w:r>
        <w:r>
          <w:rPr>
            <w:noProof/>
            <w:webHidden/>
          </w:rPr>
          <w:t>38</w:t>
        </w:r>
        <w:r w:rsidR="0086535F">
          <w:rPr>
            <w:noProof/>
            <w:webHidden/>
          </w:rPr>
          <w:fldChar w:fldCharType="end"/>
        </w:r>
      </w:hyperlink>
    </w:p>
    <w:p w14:paraId="4BA5AA9D" w14:textId="1AA45786"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6" w:history="1">
        <w:r w:rsidR="0086535F" w:rsidRPr="00D50343">
          <w:rPr>
            <w:rStyle w:val="Hyperlink"/>
            <w:noProof/>
          </w:rPr>
          <w:t>Figure 5:4  performance of the robot moving on a straight line for PID of Kp = 2.5, Ki = 0.5, Kd = 0.1</w:t>
        </w:r>
        <w:r w:rsidR="0086535F">
          <w:rPr>
            <w:noProof/>
            <w:webHidden/>
          </w:rPr>
          <w:tab/>
        </w:r>
        <w:r w:rsidR="0086535F">
          <w:rPr>
            <w:noProof/>
            <w:webHidden/>
          </w:rPr>
          <w:fldChar w:fldCharType="begin"/>
        </w:r>
        <w:r w:rsidR="0086535F">
          <w:rPr>
            <w:noProof/>
            <w:webHidden/>
          </w:rPr>
          <w:instrText xml:space="preserve"> PAGEREF _Toc58838706 \h </w:instrText>
        </w:r>
        <w:r w:rsidR="0086535F">
          <w:rPr>
            <w:noProof/>
            <w:webHidden/>
          </w:rPr>
        </w:r>
        <w:r w:rsidR="0086535F">
          <w:rPr>
            <w:noProof/>
            <w:webHidden/>
          </w:rPr>
          <w:fldChar w:fldCharType="separate"/>
        </w:r>
        <w:r>
          <w:rPr>
            <w:noProof/>
            <w:webHidden/>
          </w:rPr>
          <w:t>38</w:t>
        </w:r>
        <w:r w:rsidR="0086535F">
          <w:rPr>
            <w:noProof/>
            <w:webHidden/>
          </w:rPr>
          <w:fldChar w:fldCharType="end"/>
        </w:r>
      </w:hyperlink>
    </w:p>
    <w:p w14:paraId="2D8F140A" w14:textId="7DE2F0B2"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7" w:history="1">
        <w:r w:rsidR="0086535F" w:rsidRPr="00D50343">
          <w:rPr>
            <w:rStyle w:val="Hyperlink"/>
            <w:noProof/>
          </w:rPr>
          <w:t>Figure 5:5  performance of the robot moving on a straight line for PID of Kp = 20, Ki = 10., Kd = 5</w:t>
        </w:r>
        <w:r w:rsidR="0086535F">
          <w:rPr>
            <w:noProof/>
            <w:webHidden/>
          </w:rPr>
          <w:tab/>
        </w:r>
        <w:r w:rsidR="0086535F">
          <w:rPr>
            <w:noProof/>
            <w:webHidden/>
          </w:rPr>
          <w:fldChar w:fldCharType="begin"/>
        </w:r>
        <w:r w:rsidR="0086535F">
          <w:rPr>
            <w:noProof/>
            <w:webHidden/>
          </w:rPr>
          <w:instrText xml:space="preserve"> PAGEREF _Toc58838707 \h </w:instrText>
        </w:r>
        <w:r w:rsidR="0086535F">
          <w:rPr>
            <w:noProof/>
            <w:webHidden/>
          </w:rPr>
        </w:r>
        <w:r w:rsidR="0086535F">
          <w:rPr>
            <w:noProof/>
            <w:webHidden/>
          </w:rPr>
          <w:fldChar w:fldCharType="separate"/>
        </w:r>
        <w:r>
          <w:rPr>
            <w:noProof/>
            <w:webHidden/>
          </w:rPr>
          <w:t>39</w:t>
        </w:r>
        <w:r w:rsidR="0086535F">
          <w:rPr>
            <w:noProof/>
            <w:webHidden/>
          </w:rPr>
          <w:fldChar w:fldCharType="end"/>
        </w:r>
      </w:hyperlink>
    </w:p>
    <w:p w14:paraId="650096A7" w14:textId="5032EEBD"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8" w:history="1">
        <w:r w:rsidR="0086535F" w:rsidRPr="00D50343">
          <w:rPr>
            <w:rStyle w:val="Hyperlink"/>
            <w:noProof/>
          </w:rPr>
          <w:t>Figure 5:6 Phase one implementation of RoboClean</w:t>
        </w:r>
        <w:r w:rsidR="0086535F">
          <w:rPr>
            <w:noProof/>
            <w:webHidden/>
          </w:rPr>
          <w:tab/>
        </w:r>
        <w:r w:rsidR="0086535F">
          <w:rPr>
            <w:noProof/>
            <w:webHidden/>
          </w:rPr>
          <w:fldChar w:fldCharType="begin"/>
        </w:r>
        <w:r w:rsidR="0086535F">
          <w:rPr>
            <w:noProof/>
            <w:webHidden/>
          </w:rPr>
          <w:instrText xml:space="preserve"> PAGEREF _Toc58838708 \h </w:instrText>
        </w:r>
        <w:r w:rsidR="0086535F">
          <w:rPr>
            <w:noProof/>
            <w:webHidden/>
          </w:rPr>
        </w:r>
        <w:r w:rsidR="0086535F">
          <w:rPr>
            <w:noProof/>
            <w:webHidden/>
          </w:rPr>
          <w:fldChar w:fldCharType="separate"/>
        </w:r>
        <w:r>
          <w:rPr>
            <w:noProof/>
            <w:webHidden/>
          </w:rPr>
          <w:t>39</w:t>
        </w:r>
        <w:r w:rsidR="0086535F">
          <w:rPr>
            <w:noProof/>
            <w:webHidden/>
          </w:rPr>
          <w:fldChar w:fldCharType="end"/>
        </w:r>
      </w:hyperlink>
    </w:p>
    <w:p w14:paraId="62A06865" w14:textId="386704A6"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09" w:history="1">
        <w:r w:rsidR="0086535F" w:rsidRPr="00D50343">
          <w:rPr>
            <w:rStyle w:val="Hyperlink"/>
            <w:noProof/>
          </w:rPr>
          <w:t>Figure 5:7 Phase two implementation of RoboClean</w:t>
        </w:r>
        <w:r w:rsidR="0086535F">
          <w:rPr>
            <w:noProof/>
            <w:webHidden/>
          </w:rPr>
          <w:tab/>
        </w:r>
        <w:r w:rsidR="0086535F">
          <w:rPr>
            <w:noProof/>
            <w:webHidden/>
          </w:rPr>
          <w:fldChar w:fldCharType="begin"/>
        </w:r>
        <w:r w:rsidR="0086535F">
          <w:rPr>
            <w:noProof/>
            <w:webHidden/>
          </w:rPr>
          <w:instrText xml:space="preserve"> PAGEREF _Toc58838709 \h </w:instrText>
        </w:r>
        <w:r w:rsidR="0086535F">
          <w:rPr>
            <w:noProof/>
            <w:webHidden/>
          </w:rPr>
        </w:r>
        <w:r w:rsidR="0086535F">
          <w:rPr>
            <w:noProof/>
            <w:webHidden/>
          </w:rPr>
          <w:fldChar w:fldCharType="separate"/>
        </w:r>
        <w:r>
          <w:rPr>
            <w:noProof/>
            <w:webHidden/>
          </w:rPr>
          <w:t>40</w:t>
        </w:r>
        <w:r w:rsidR="0086535F">
          <w:rPr>
            <w:noProof/>
            <w:webHidden/>
          </w:rPr>
          <w:fldChar w:fldCharType="end"/>
        </w:r>
      </w:hyperlink>
    </w:p>
    <w:p w14:paraId="3ED1E1D4" w14:textId="627007AD"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10" w:history="1">
        <w:r w:rsidR="0086535F" w:rsidRPr="00D50343">
          <w:rPr>
            <w:rStyle w:val="Hyperlink"/>
            <w:noProof/>
          </w:rPr>
          <w:t>Figure 5:8 Phase three implementation of RoboClean</w:t>
        </w:r>
        <w:r w:rsidR="0086535F">
          <w:rPr>
            <w:noProof/>
            <w:webHidden/>
          </w:rPr>
          <w:tab/>
        </w:r>
        <w:r w:rsidR="0086535F">
          <w:rPr>
            <w:noProof/>
            <w:webHidden/>
          </w:rPr>
          <w:fldChar w:fldCharType="begin"/>
        </w:r>
        <w:r w:rsidR="0086535F">
          <w:rPr>
            <w:noProof/>
            <w:webHidden/>
          </w:rPr>
          <w:instrText xml:space="preserve"> PAGEREF _Toc58838710 \h </w:instrText>
        </w:r>
        <w:r w:rsidR="0086535F">
          <w:rPr>
            <w:noProof/>
            <w:webHidden/>
          </w:rPr>
        </w:r>
        <w:r w:rsidR="0086535F">
          <w:rPr>
            <w:noProof/>
            <w:webHidden/>
          </w:rPr>
          <w:fldChar w:fldCharType="separate"/>
        </w:r>
        <w:r>
          <w:rPr>
            <w:noProof/>
            <w:webHidden/>
          </w:rPr>
          <w:t>41</w:t>
        </w:r>
        <w:r w:rsidR="0086535F">
          <w:rPr>
            <w:noProof/>
            <w:webHidden/>
          </w:rPr>
          <w:fldChar w:fldCharType="end"/>
        </w:r>
      </w:hyperlink>
    </w:p>
    <w:p w14:paraId="14D15484" w14:textId="72263A15"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11" w:history="1">
        <w:r w:rsidR="0086535F" w:rsidRPr="00D50343">
          <w:rPr>
            <w:rStyle w:val="Hyperlink"/>
            <w:noProof/>
          </w:rPr>
          <w:t>Figure 5:9 Last phase implementation of RoboClean</w:t>
        </w:r>
        <w:r w:rsidR="0086535F">
          <w:rPr>
            <w:noProof/>
            <w:webHidden/>
          </w:rPr>
          <w:tab/>
        </w:r>
        <w:r w:rsidR="0086535F">
          <w:rPr>
            <w:noProof/>
            <w:webHidden/>
          </w:rPr>
          <w:fldChar w:fldCharType="begin"/>
        </w:r>
        <w:r w:rsidR="0086535F">
          <w:rPr>
            <w:noProof/>
            <w:webHidden/>
          </w:rPr>
          <w:instrText xml:space="preserve"> PAGEREF _Toc58838711 \h </w:instrText>
        </w:r>
        <w:r w:rsidR="0086535F">
          <w:rPr>
            <w:noProof/>
            <w:webHidden/>
          </w:rPr>
        </w:r>
        <w:r w:rsidR="0086535F">
          <w:rPr>
            <w:noProof/>
            <w:webHidden/>
          </w:rPr>
          <w:fldChar w:fldCharType="separate"/>
        </w:r>
        <w:r>
          <w:rPr>
            <w:noProof/>
            <w:webHidden/>
          </w:rPr>
          <w:t>41</w:t>
        </w:r>
        <w:r w:rsidR="0086535F">
          <w:rPr>
            <w:noProof/>
            <w:webHidden/>
          </w:rPr>
          <w:fldChar w:fldCharType="end"/>
        </w:r>
      </w:hyperlink>
    </w:p>
    <w:p w14:paraId="3DA3FEE8" w14:textId="6FF12B14" w:rsidR="0086535F" w:rsidRDefault="00F34921">
      <w:pPr>
        <w:pStyle w:val="TableofFigures"/>
        <w:tabs>
          <w:tab w:val="right" w:leader="dot" w:pos="9350"/>
        </w:tabs>
        <w:rPr>
          <w:rFonts w:asciiTheme="minorHAnsi" w:eastAsiaTheme="minorEastAsia" w:hAnsiTheme="minorHAnsi" w:cstheme="minorBidi"/>
          <w:noProof/>
          <w:color w:val="auto"/>
          <w:sz w:val="22"/>
          <w:szCs w:val="22"/>
        </w:rPr>
      </w:pPr>
      <w:hyperlink w:anchor="_Toc58838712" w:history="1">
        <w:r w:rsidR="0086535F" w:rsidRPr="00D50343">
          <w:rPr>
            <w:rStyle w:val="Hyperlink"/>
            <w:noProof/>
          </w:rPr>
          <w:t>Figure 5:10 Torque for a given speed of a dc motors(courtesy: https://blog.orientalmotor.com/eliminate-motor-speed-fluctuations-due-to-input-voltage-or-load-variance)</w:t>
        </w:r>
        <w:r w:rsidR="0086535F">
          <w:rPr>
            <w:noProof/>
            <w:webHidden/>
          </w:rPr>
          <w:tab/>
        </w:r>
        <w:r w:rsidR="0086535F">
          <w:rPr>
            <w:noProof/>
            <w:webHidden/>
          </w:rPr>
          <w:fldChar w:fldCharType="begin"/>
        </w:r>
        <w:r w:rsidR="0086535F">
          <w:rPr>
            <w:noProof/>
            <w:webHidden/>
          </w:rPr>
          <w:instrText xml:space="preserve"> PAGEREF _Toc58838712 \h </w:instrText>
        </w:r>
        <w:r w:rsidR="0086535F">
          <w:rPr>
            <w:noProof/>
            <w:webHidden/>
          </w:rPr>
        </w:r>
        <w:r w:rsidR="0086535F">
          <w:rPr>
            <w:noProof/>
            <w:webHidden/>
          </w:rPr>
          <w:fldChar w:fldCharType="separate"/>
        </w:r>
        <w:r>
          <w:rPr>
            <w:noProof/>
            <w:webHidden/>
          </w:rPr>
          <w:t>43</w:t>
        </w:r>
        <w:r w:rsidR="0086535F">
          <w:rPr>
            <w:noProof/>
            <w:webHidden/>
          </w:rPr>
          <w:fldChar w:fldCharType="end"/>
        </w:r>
      </w:hyperlink>
    </w:p>
    <w:p w14:paraId="3EBA1D65" w14:textId="5776D189"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03765E2E" w14:textId="13B6BB29" w:rsidR="00531CF5" w:rsidRPr="00EF1CE5" w:rsidRDefault="00531CF5" w:rsidP="00FB203C">
      <w:pPr>
        <w:pStyle w:val="Heading2"/>
        <w:numPr>
          <w:ilvl w:val="0"/>
          <w:numId w:val="0"/>
        </w:numPr>
      </w:pPr>
      <w:bookmarkStart w:id="1" w:name="_Toc58838635"/>
      <w:r w:rsidRPr="00EF1CE5">
        <w:lastRenderedPageBreak/>
        <w:t>Abstract</w:t>
      </w:r>
      <w:bookmarkEnd w:id="1"/>
    </w:p>
    <w:p w14:paraId="6F07B7D1" w14:textId="1CF15ECD"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sdt>
        <w:sdtPr>
          <w:id w:val="-1769376376"/>
          <w:citation/>
        </w:sdtPr>
        <w:sdtEndPr/>
        <w:sdtContent>
          <w:r w:rsidR="00BA09B1">
            <w:fldChar w:fldCharType="begin"/>
          </w:r>
          <w:r w:rsidR="00BA09B1">
            <w:instrText xml:space="preserve"> CITATION TBA \l 1033 </w:instrText>
          </w:r>
          <w:r w:rsidR="00BA09B1">
            <w:fldChar w:fldCharType="separate"/>
          </w:r>
          <w:r w:rsidR="00D4338B">
            <w:rPr>
              <w:noProof/>
            </w:rPr>
            <w:t xml:space="preserve"> </w:t>
          </w:r>
          <w:r w:rsidR="00D4338B" w:rsidRPr="00D4338B">
            <w:rPr>
              <w:noProof/>
            </w:rPr>
            <w:t>[1]</w:t>
          </w:r>
          <w:r w:rsidR="00BA09B1">
            <w:fldChar w:fldCharType="end"/>
          </w:r>
        </w:sdtContent>
      </w:sdt>
      <w:r w:rsidR="00BA09B1">
        <w:t>.</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FB203C">
      <w:pPr>
        <w:pStyle w:val="Heading2"/>
        <w:numPr>
          <w:ilvl w:val="0"/>
          <w:numId w:val="0"/>
        </w:numPr>
      </w:pPr>
      <w:bookmarkStart w:id="2" w:name="_Toc58838636"/>
      <w:r>
        <w:lastRenderedPageBreak/>
        <w:t>Acknowledgment</w:t>
      </w:r>
      <w:bookmarkEnd w:id="2"/>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20892980" w14:textId="77777777" w:rsidR="00C9763E" w:rsidRPr="00B61B23" w:rsidRDefault="00C9763E" w:rsidP="009846D2"/>
    <w:p w14:paraId="147EFD04" w14:textId="64162D50" w:rsidR="00236365" w:rsidRDefault="00236365" w:rsidP="00FB203C">
      <w:pPr>
        <w:pStyle w:val="Heading2"/>
        <w:numPr>
          <w:ilvl w:val="0"/>
          <w:numId w:val="0"/>
        </w:numPr>
      </w:pPr>
      <w:bookmarkStart w:id="3" w:name="_Toc58838637"/>
      <w:r>
        <w:lastRenderedPageBreak/>
        <w:t>Acronym</w:t>
      </w:r>
      <w:bookmarkEnd w:id="3"/>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5F290980" w:rsidR="00B64AD4" w:rsidRDefault="00B64AD4" w:rsidP="009846D2"/>
    <w:p w14:paraId="79384EB4" w14:textId="175E58B8" w:rsidR="00FB203C" w:rsidRDefault="00693AAE" w:rsidP="00693AAE">
      <w:pPr>
        <w:spacing w:after="160" w:line="259" w:lineRule="auto"/>
      </w:pPr>
      <w:r>
        <w:br w:type="page"/>
      </w:r>
    </w:p>
    <w:p w14:paraId="40D60A78" w14:textId="66433EE0" w:rsidR="00FB203C" w:rsidRPr="006B4349" w:rsidRDefault="00FB203C" w:rsidP="009846D2">
      <w:pPr>
        <w:pStyle w:val="Heading1"/>
      </w:pPr>
      <w:bookmarkStart w:id="4" w:name="_Toc58838638"/>
      <w:r w:rsidRPr="00EF1CE5">
        <w:lastRenderedPageBreak/>
        <w:t>Overview</w:t>
      </w:r>
      <w:bookmarkEnd w:id="4"/>
    </w:p>
    <w:p w14:paraId="4E439369" w14:textId="1DF1C7C4" w:rsidR="00531CF5" w:rsidRPr="00725A11" w:rsidRDefault="00531CF5" w:rsidP="00066B2C">
      <w:pPr>
        <w:pStyle w:val="Heading2"/>
      </w:pPr>
      <w:bookmarkStart w:id="5" w:name="_Toc58838639"/>
      <w:r w:rsidRPr="00066B2C">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838640"/>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838641"/>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401DB3AD"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EndPr/>
        <w:sdtContent>
          <w:r w:rsidR="003F307C">
            <w:fldChar w:fldCharType="begin"/>
          </w:r>
          <w:r w:rsidR="00841FF0">
            <w:instrText xml:space="preserve">CITATION Rob \l 1033 </w:instrText>
          </w:r>
          <w:r w:rsidR="003F307C">
            <w:fldChar w:fldCharType="separate"/>
          </w:r>
          <w:r w:rsidR="00D4338B">
            <w:rPr>
              <w:noProof/>
            </w:rPr>
            <w:t xml:space="preserve"> </w:t>
          </w:r>
          <w:r w:rsidR="00D4338B" w:rsidRPr="00D4338B">
            <w:rPr>
              <w:noProof/>
            </w:rPr>
            <w:t>[2]</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6E65C668"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EndPr/>
        <w:sdtContent>
          <w:r w:rsidR="00841FF0">
            <w:fldChar w:fldCharType="begin"/>
          </w:r>
          <w:r w:rsidR="00841FF0">
            <w:instrText xml:space="preserve"> CITATION Rob \l 1033 </w:instrText>
          </w:r>
          <w:r w:rsidR="00841FF0">
            <w:fldChar w:fldCharType="separate"/>
          </w:r>
          <w:r w:rsidR="00D4338B">
            <w:rPr>
              <w:noProof/>
            </w:rPr>
            <w:t xml:space="preserve"> </w:t>
          </w:r>
          <w:r w:rsidR="00D4338B" w:rsidRPr="00D4338B">
            <w:rPr>
              <w:noProof/>
            </w:rPr>
            <w:t>[2]</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1093D8BB"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EndPr/>
        <w:sdtContent>
          <w:r w:rsidR="00CC2086">
            <w:fldChar w:fldCharType="begin"/>
          </w:r>
          <w:r w:rsidR="00CC2086">
            <w:instrText xml:space="preserve"> CITATION Rob \l 1033 </w:instrText>
          </w:r>
          <w:r w:rsidR="00CC2086">
            <w:fldChar w:fldCharType="separate"/>
          </w:r>
          <w:r w:rsidR="00D4338B">
            <w:rPr>
              <w:noProof/>
            </w:rPr>
            <w:t xml:space="preserve"> </w:t>
          </w:r>
          <w:r w:rsidR="00D4338B" w:rsidRPr="00D4338B">
            <w:rPr>
              <w:noProof/>
            </w:rPr>
            <w:t>[2]</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838642"/>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3F5F1955" w:rsidR="00CF128C" w:rsidRDefault="00CF128C" w:rsidP="00CF128C">
      <w:pPr>
        <w:pStyle w:val="Caption"/>
      </w:pPr>
      <w:bookmarkStart w:id="9" w:name="_Toc58838678"/>
      <w:r>
        <w:t xml:space="preserve">Figure </w:t>
      </w:r>
      <w:r w:rsidR="00F34921">
        <w:fldChar w:fldCharType="begin"/>
      </w:r>
      <w:r w:rsidR="00F34921">
        <w:instrText xml:space="preserve"> STYLEREF 1 \s </w:instrText>
      </w:r>
      <w:r w:rsidR="00F34921">
        <w:fldChar w:fldCharType="separate"/>
      </w:r>
      <w:r w:rsidR="00F34921">
        <w:rPr>
          <w:noProof/>
        </w:rPr>
        <w:t>1</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w:t>
      </w:r>
      <w:r w:rsidR="00F34921">
        <w:rPr>
          <w:noProof/>
        </w:rPr>
        <w:fldChar w:fldCharType="end"/>
      </w:r>
      <w:r>
        <w:t>Behavior based robotic</w:t>
      </w:r>
      <w:bookmarkEnd w:id="9"/>
      <w:r>
        <w:t xml:space="preserve">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10" w:name="_Toc58838643"/>
      <w:r>
        <w:t>Path Planning</w:t>
      </w:r>
      <w:bookmarkEnd w:id="10"/>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2B2BBB08" w:rsidR="00B11E42" w:rsidRDefault="00B11E42" w:rsidP="00B11E42">
      <w:pPr>
        <w:pStyle w:val="ListParagraph"/>
        <w:numPr>
          <w:ilvl w:val="0"/>
          <w:numId w:val="30"/>
        </w:numPr>
      </w:pPr>
      <w:r w:rsidRPr="00B11E42">
        <w:rPr>
          <w:b/>
          <w:bCs/>
        </w:rPr>
        <w:t>Localization</w:t>
      </w:r>
      <w:r>
        <w:t xml:space="preserve"> : </w:t>
      </w:r>
      <w:bookmarkStart w:id="11" w:name="_Hlk58045118"/>
      <w:r>
        <w:t xml:space="preserve">It helps the robot to determine its location in the environment. Numerous methods are used for localization such as cameras </w:t>
      </w:r>
      <w:sdt>
        <w:sdtPr>
          <w:id w:val="220344139"/>
          <w:citation/>
        </w:sdtPr>
        <w:sdtEndPr/>
        <w:sdtContent>
          <w:r w:rsidR="001D2C1D">
            <w:fldChar w:fldCharType="begin"/>
          </w:r>
          <w:r w:rsidR="001D2C1D">
            <w:instrText xml:space="preserve"> CITATION RVi \l 1033 </w:instrText>
          </w:r>
          <w:r w:rsidR="001D2C1D">
            <w:fldChar w:fldCharType="separate"/>
          </w:r>
          <w:r w:rsidR="00D4338B" w:rsidRPr="00D4338B">
            <w:rPr>
              <w:noProof/>
            </w:rPr>
            <w:t>[3]</w:t>
          </w:r>
          <w:r w:rsidR="001D2C1D">
            <w:fldChar w:fldCharType="end"/>
          </w:r>
        </w:sdtContent>
      </w:sdt>
      <w:r>
        <w:t xml:space="preserve">, GPS in outdoor environments </w:t>
      </w:r>
      <w:sdt>
        <w:sdtPr>
          <w:id w:val="-488013039"/>
          <w:citation/>
        </w:sdtPr>
        <w:sdtEndPr/>
        <w:sdtContent>
          <w:r w:rsidR="001D2C1D">
            <w:fldChar w:fldCharType="begin"/>
          </w:r>
          <w:r w:rsidR="001D2C1D">
            <w:instrText xml:space="preserve"> CITATION Tak13 \l 1033 </w:instrText>
          </w:r>
          <w:r w:rsidR="001D2C1D">
            <w:fldChar w:fldCharType="separate"/>
          </w:r>
          <w:r w:rsidR="00D4338B" w:rsidRPr="00D4338B">
            <w:rPr>
              <w:noProof/>
            </w:rPr>
            <w:t>[4]</w:t>
          </w:r>
          <w:r w:rsidR="001D2C1D">
            <w:fldChar w:fldCharType="end"/>
          </w:r>
        </w:sdtContent>
      </w:sdt>
      <w:r>
        <w:t xml:space="preserve">, ultrasound sensors </w:t>
      </w:r>
      <w:sdt>
        <w:sdtPr>
          <w:id w:val="1595820120"/>
          <w:citation/>
        </w:sdtPr>
        <w:sdtEndPr/>
        <w:sdtContent>
          <w:r w:rsidR="001D2C1D">
            <w:fldChar w:fldCharType="begin"/>
          </w:r>
          <w:r w:rsidR="001D2C1D">
            <w:instrText xml:space="preserve"> CITATION Dar16 \l 1033 </w:instrText>
          </w:r>
          <w:r w:rsidR="001D2C1D">
            <w:fldChar w:fldCharType="separate"/>
          </w:r>
          <w:r w:rsidR="00D4338B" w:rsidRPr="00D4338B">
            <w:rPr>
              <w:noProof/>
            </w:rPr>
            <w:t>[5]</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2" w:name="_Toc58838644"/>
      <w:bookmarkEnd w:id="11"/>
      <w:r w:rsidRPr="00C37965">
        <w:lastRenderedPageBreak/>
        <w:t xml:space="preserve">Problem </w:t>
      </w:r>
      <w:r w:rsidRPr="007F27E1">
        <w:t>Statement</w:t>
      </w:r>
      <w:bookmarkEnd w:id="12"/>
    </w:p>
    <w:p w14:paraId="7315136B" w14:textId="3AE3FC96" w:rsidR="00531CF5" w:rsidRPr="00725A11" w:rsidRDefault="00531CF5" w:rsidP="009846D2">
      <w:r w:rsidRPr="00725A11">
        <w:t xml:space="preserve">Currently, in an urban area, most people spent their time doing their </w:t>
      </w:r>
      <w:r w:rsidR="008E14FA" w:rsidRPr="00725A11">
        <w:t>day-to-day</w:t>
      </w:r>
      <w:r w:rsidRPr="00725A11">
        <w:t xml:space="preserve"> jobs. In addition to their </w:t>
      </w:r>
      <w:r w:rsidR="008E14FA" w:rsidRPr="00725A11">
        <w:t>day-to-day</w:t>
      </w:r>
      <w:r w:rsidRPr="00725A11">
        <w:t xml:space="preserve">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3" w:name="_Toc31145172"/>
      <w:bookmarkStart w:id="14" w:name="_Toc58838645"/>
      <w:r w:rsidRPr="00954B76">
        <w:t>O</w:t>
      </w:r>
      <w:r w:rsidR="00CD041B">
        <w:t>b</w:t>
      </w:r>
      <w:r w:rsidRPr="00954B76">
        <w:t>jective</w:t>
      </w:r>
      <w:bookmarkEnd w:id="13"/>
      <w:bookmarkEnd w:id="14"/>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5" w:name="_Toc58838646"/>
      <w:r>
        <w:t>Thesis Organization</w:t>
      </w:r>
      <w:bookmarkEnd w:id="15"/>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19F73380" w14:textId="373FD02B" w:rsidR="002C198E" w:rsidRPr="007831FB" w:rsidRDefault="00693AAE" w:rsidP="00693AAE">
      <w:pPr>
        <w:spacing w:after="160" w:line="259" w:lineRule="auto"/>
      </w:pPr>
      <w:r>
        <w:br w:type="page"/>
      </w:r>
    </w:p>
    <w:p w14:paraId="3D1F3FDF" w14:textId="4CF2FDA4" w:rsidR="006A255B" w:rsidRDefault="0011376B" w:rsidP="009846D2">
      <w:pPr>
        <w:pStyle w:val="Heading1"/>
      </w:pPr>
      <w:bookmarkStart w:id="16" w:name="_Toc58838647"/>
      <w:r>
        <w:lastRenderedPageBreak/>
        <w:t>Mathematical Modeling</w:t>
      </w:r>
      <w:bookmarkEnd w:id="16"/>
    </w:p>
    <w:p w14:paraId="20F949D5" w14:textId="1CB7E8A5" w:rsidR="006F48CD" w:rsidRDefault="000F7A80" w:rsidP="00066B2C">
      <w:pPr>
        <w:pStyle w:val="Heading2"/>
        <w:numPr>
          <w:ilvl w:val="1"/>
          <w:numId w:val="12"/>
        </w:numPr>
      </w:pPr>
      <w:bookmarkStart w:id="17" w:name="_Toc58838648"/>
      <w:r>
        <w:t>Introduction</w:t>
      </w:r>
      <w:bookmarkEnd w:id="17"/>
    </w:p>
    <w:p w14:paraId="5664D616" w14:textId="54B239AB"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EndPr/>
        <w:sdtContent>
          <w:r w:rsidR="00AF7892">
            <w:fldChar w:fldCharType="begin"/>
          </w:r>
          <w:r w:rsidR="00AF7892">
            <w:instrText xml:space="preserve"> CITATION Rut20 \l 1033 </w:instrText>
          </w:r>
          <w:r w:rsidR="00AF7892">
            <w:fldChar w:fldCharType="separate"/>
          </w:r>
          <w:r w:rsidR="00D4338B">
            <w:rPr>
              <w:noProof/>
            </w:rPr>
            <w:t xml:space="preserve"> </w:t>
          </w:r>
          <w:r w:rsidR="00D4338B" w:rsidRPr="00D4338B">
            <w:rPr>
              <w:noProof/>
            </w:rPr>
            <w:t>[6]</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8" w:name="_Toc58838649"/>
      <w:r>
        <w:t>Differential Drive</w:t>
      </w:r>
      <w:r w:rsidR="00616BBE">
        <w:t xml:space="preserve"> </w:t>
      </w:r>
      <w:r w:rsidR="000F7A80">
        <w:t>Kinematic</w:t>
      </w:r>
      <w:bookmarkEnd w:id="18"/>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255B59CD" w:rsidR="002E32B9" w:rsidRDefault="002E32B9" w:rsidP="009846D2">
      <w:pPr>
        <w:pStyle w:val="Caption"/>
      </w:pPr>
      <w:bookmarkStart w:id="19" w:name="_Toc58838679"/>
      <w:r>
        <w:t xml:space="preserve">Figure </w:t>
      </w:r>
      <w:r w:rsidR="00F34921">
        <w:fldChar w:fldCharType="begin"/>
      </w:r>
      <w:r w:rsidR="00F34921">
        <w:instrText xml:space="preserve"> STYLEREF 1 \s </w:instrText>
      </w:r>
      <w:r w:rsidR="00F34921">
        <w:fldChar w:fldCharType="separate"/>
      </w:r>
      <w:r w:rsidR="00F34921">
        <w:rPr>
          <w:noProof/>
        </w:rPr>
        <w:t>2</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w:t>
      </w:r>
      <w:r w:rsidR="00F34921">
        <w:rPr>
          <w:noProof/>
        </w:rPr>
        <w:fldChar w:fldCharType="end"/>
      </w:r>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9"/>
    </w:p>
    <w:p w14:paraId="0895C7B2" w14:textId="660956C5" w:rsidR="002E32B9" w:rsidRDefault="002E32B9" w:rsidP="009846D2">
      <w:r w:rsidRPr="002E32B9">
        <w:lastRenderedPageBreak/>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5FC262B9"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w:t>
      </w:r>
      <w:r w:rsidR="008E14FA" w:rsidRPr="002E32B9">
        <w:t>time,</w:t>
      </w:r>
      <w:r w:rsidRPr="002E32B9">
        <w:t xml:space="preserv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0066FB79" w:rsidR="002E32B9" w:rsidRDefault="002E32B9" w:rsidP="009846D2">
      <w:r w:rsidRPr="002E32B9">
        <w:t>There are three interesting cases with these kinds of drives</w:t>
      </w:r>
      <w:sdt>
        <w:sdtPr>
          <w:id w:val="1576478923"/>
          <w:citation/>
        </w:sdtPr>
        <w:sdtEndPr/>
        <w:sdtContent>
          <w:r w:rsidR="008B479F">
            <w:fldChar w:fldCharType="begin"/>
          </w:r>
          <w:r w:rsidR="008B479F">
            <w:instrText xml:space="preserve"> CITATION Dud00 \l 1033 </w:instrText>
          </w:r>
          <w:r w:rsidR="008B479F">
            <w:fldChar w:fldCharType="separate"/>
          </w:r>
          <w:r w:rsidR="00D4338B">
            <w:rPr>
              <w:noProof/>
            </w:rPr>
            <w:t xml:space="preserve"> </w:t>
          </w:r>
          <w:r w:rsidR="00D4338B" w:rsidRPr="00D4338B">
            <w:rPr>
              <w:noProof/>
            </w:rPr>
            <w:t>[7]</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20" w:name="_Toc58838650"/>
      <w:r>
        <w:t>Forward Kinematics</w:t>
      </w:r>
      <w:bookmarkEnd w:id="20"/>
    </w:p>
    <w:p w14:paraId="53DDE04C" w14:textId="11C0C28B" w:rsidR="00C65DB7" w:rsidRDefault="00F34921" w:rsidP="009846D2">
      <w:sdt>
        <w:sdtPr>
          <w:id w:val="-2042505719"/>
          <w:citation/>
        </w:sdtPr>
        <w:sdtEndPr/>
        <w:sdtContent>
          <w:r w:rsidR="008B479F">
            <w:fldChar w:fldCharType="begin"/>
          </w:r>
          <w:r w:rsidR="008B479F">
            <w:instrText xml:space="preserve"> CITATION Dud00 \l 1033 </w:instrText>
          </w:r>
          <w:r w:rsidR="008B479F">
            <w:fldChar w:fldCharType="separate"/>
          </w:r>
          <w:r w:rsidR="00D4338B" w:rsidRPr="00D4338B">
            <w:rPr>
              <w:noProof/>
            </w:rPr>
            <w:t>[7]</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r w:rsidRPr="00B31D63">
        <w:rPr>
          <w:rFonts w:ascii="CMR12" w:hAnsi="CMR12"/>
          <w:color w:val="000000"/>
        </w:rPr>
        <w:t>Θ</w:t>
      </w:r>
      <w:r w:rsidRPr="00B31D63">
        <w:rPr>
          <w:rFonts w:ascii="CMMI8" w:hAnsi="CMMI8"/>
          <w:color w:val="000000"/>
          <w:sz w:val="16"/>
          <w:szCs w:val="16"/>
        </w:rPr>
        <w:t>t</w:t>
      </w:r>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lastRenderedPageBreak/>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1" w:name="_Toc58838651"/>
      <w:r>
        <w:t>Reverse Kinematics</w:t>
      </w:r>
      <w:bookmarkEnd w:id="21"/>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lastRenderedPageBreak/>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2" w:name="_Toc58838652"/>
      <w:r>
        <w:t>Odometry</w:t>
      </w:r>
      <w:bookmarkEnd w:id="22"/>
    </w:p>
    <w:p w14:paraId="154EC141" w14:textId="717BBF68"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plan is to navigate. A basic method of navigation, used by virtually all robots, is odometry, using knowledge of your wheel’s motion to estimate your vehicle’s motion</w:t>
      </w:r>
      <w:sdt>
        <w:sdtPr>
          <w:id w:val="236674849"/>
          <w:citation/>
        </w:sdtPr>
        <w:sdtEndPr/>
        <w:sdtContent>
          <w:r w:rsidR="008B479F">
            <w:fldChar w:fldCharType="begin"/>
          </w:r>
          <w:r w:rsidR="008B479F">
            <w:instrText xml:space="preserve"> CITATION Edw \l 1033 </w:instrText>
          </w:r>
          <w:r w:rsidR="008B479F">
            <w:fldChar w:fldCharType="separate"/>
          </w:r>
          <w:r w:rsidR="00D4338B">
            <w:rPr>
              <w:noProof/>
            </w:rPr>
            <w:t xml:space="preserve"> </w:t>
          </w:r>
          <w:r w:rsidR="00D4338B" w:rsidRPr="00D4338B">
            <w:rPr>
              <w:noProof/>
            </w:rPr>
            <w:t>[8]</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3043893B" w:rsidR="00852EDC" w:rsidRPr="002C21DE" w:rsidRDefault="00852EDC" w:rsidP="009846D2">
      <w:pPr>
        <w:pStyle w:val="u-mb-2"/>
        <w:numPr>
          <w:ilvl w:val="0"/>
          <w:numId w:val="19"/>
        </w:numPr>
      </w:pPr>
      <w:bookmarkStart w:id="23" w:name="_Toc58838680"/>
      <w:r>
        <w:t xml:space="preserve">Figure </w:t>
      </w:r>
      <w:r w:rsidR="00F34921">
        <w:fldChar w:fldCharType="begin"/>
      </w:r>
      <w:r w:rsidR="00F34921">
        <w:instrText xml:space="preserve"> STYLEREF 1 \s </w:instrText>
      </w:r>
      <w:r w:rsidR="00F34921">
        <w:fldChar w:fldCharType="separate"/>
      </w:r>
      <w:r w:rsidR="00F34921">
        <w:rPr>
          <w:noProof/>
        </w:rPr>
        <w:t>2</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2</w:t>
      </w:r>
      <w:r w:rsidR="00F34921">
        <w:rPr>
          <w:noProof/>
        </w:rPr>
        <w:fldChar w:fldCharType="end"/>
      </w:r>
      <w:r>
        <w:t xml:space="preserve"> </w:t>
      </w:r>
      <w:r>
        <w:rPr>
          <w:b/>
          <w:bCs/>
        </w:rPr>
        <w:t>a</w:t>
      </w:r>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3"/>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433AD495" w:rsidR="003E32D1" w:rsidRPr="003E32D1" w:rsidRDefault="00F34921" w:rsidP="009846D2">
      <w:pPr>
        <w:rPr>
          <w:rFonts w:ascii="Calibri" w:hAnsi="Calibri"/>
        </w:rPr>
      </w:pPr>
      <w:sdt>
        <w:sdtPr>
          <w:id w:val="-1571426984"/>
          <w:citation/>
        </w:sdtPr>
        <w:sdtEndPr/>
        <w:sdtContent>
          <w:r w:rsidR="008B479F">
            <w:fldChar w:fldCharType="begin"/>
          </w:r>
          <w:r w:rsidR="008B479F">
            <w:instrText xml:space="preserve"> CITATION Edw \l 1033 </w:instrText>
          </w:r>
          <w:r w:rsidR="008B479F">
            <w:fldChar w:fldCharType="separate"/>
          </w:r>
          <w:r w:rsidR="00D4338B" w:rsidRPr="00D4338B">
            <w:rPr>
              <w:noProof/>
            </w:rPr>
            <w:t>[8]</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234A054B" w:rsidR="00852EDC" w:rsidRDefault="003E32D1" w:rsidP="009846D2">
      <w:bookmarkStart w:id="24" w:name="_Toc58838681"/>
      <w:r>
        <w:t xml:space="preserve">Figure </w:t>
      </w:r>
      <w:r w:rsidR="00F34921">
        <w:fldChar w:fldCharType="begin"/>
      </w:r>
      <w:r w:rsidR="00F34921">
        <w:instrText xml:space="preserve"> STYLEREF 1 \s </w:instrText>
      </w:r>
      <w:r w:rsidR="00F34921">
        <w:fldChar w:fldCharType="separate"/>
      </w:r>
      <w:r w:rsidR="00F34921">
        <w:rPr>
          <w:noProof/>
        </w:rPr>
        <w:t>2</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3</w:t>
      </w:r>
      <w:r w:rsidR="00F34921">
        <w:rPr>
          <w:noProof/>
        </w:rPr>
        <w:fldChar w:fldCharType="end"/>
      </w:r>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4"/>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lastRenderedPageBreak/>
        <w:drawing>
          <wp:inline distT="0" distB="0" distL="0" distR="0" wp14:anchorId="429FE207" wp14:editId="2C76AB04">
            <wp:extent cx="5421376" cy="32004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528911" cy="3263881"/>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lastRenderedPageBreak/>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4CDD5228" w:rsidR="00852EDC" w:rsidRDefault="00852EDC" w:rsidP="009846D2">
      <w:pPr>
        <w:rPr>
          <w:rFonts w:ascii="Calibri" w:hAnsi="Calibri"/>
        </w:rPr>
      </w:pPr>
      <w:r>
        <w:rPr>
          <w:noProof/>
        </w:rPr>
        <w:lastRenderedPageBreak/>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How do we calculate dr,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0A201806" w:rsidR="002C21DE" w:rsidRPr="002C21DE" w:rsidRDefault="002C21DE" w:rsidP="009846D2">
      <w:r w:rsidRPr="002C21DE">
        <w:t>Δtick</w:t>
      </w:r>
      <w:r w:rsidR="00693AAE">
        <w:t>r</w:t>
      </w:r>
      <w:r w:rsidRPr="002C21DE">
        <w:t xml:space="preserve"> = </w:t>
      </w:r>
      <w:r>
        <w:t>currentT</w:t>
      </w:r>
      <w:r w:rsidRPr="002C21DE">
        <w:t>ick</w:t>
      </w:r>
      <w:r>
        <w:t>Count</w:t>
      </w:r>
      <w:r w:rsidR="00693AAE">
        <w:t>Right</w:t>
      </w:r>
      <w:r w:rsidRPr="002C21DE">
        <w:t xml:space="preserve"> - </w:t>
      </w:r>
      <w:r>
        <w:t>previousT</w:t>
      </w:r>
      <w:r w:rsidRPr="002C21DE">
        <w:t>ick</w:t>
      </w:r>
      <w:r>
        <w:t>Count</w:t>
      </w:r>
      <w:r w:rsidR="00693AAE">
        <w:t>Right</w:t>
      </w:r>
    </w:p>
    <w:p w14:paraId="608CD698" w14:textId="6975D5D4" w:rsidR="00693AAE" w:rsidRDefault="00693AAE" w:rsidP="009846D2">
      <w:r w:rsidRPr="002C21DE">
        <w:t>Δtick</w:t>
      </w:r>
      <w:r>
        <w:t>l</w:t>
      </w:r>
      <w:r w:rsidRPr="002C21DE">
        <w:t xml:space="preserve"> = </w:t>
      </w:r>
      <w:r>
        <w:t>currentT</w:t>
      </w:r>
      <w:r w:rsidRPr="002C21DE">
        <w:t>ick</w:t>
      </w:r>
      <w:r>
        <w:t>CountLeft</w:t>
      </w:r>
      <w:r w:rsidRPr="002C21DE">
        <w:t xml:space="preserve"> - </w:t>
      </w:r>
      <w:r>
        <w:t>previousT</w:t>
      </w:r>
      <w:r w:rsidRPr="002C21DE">
        <w:t>ick</w:t>
      </w:r>
      <w:r>
        <w:t>CountLeft</w:t>
      </w:r>
    </w:p>
    <w:p w14:paraId="7F37CA48" w14:textId="07C6613B" w:rsidR="002C21DE" w:rsidRDefault="00693AAE" w:rsidP="009846D2">
      <w:r>
        <w:t>dl</w:t>
      </w:r>
      <w:r w:rsidR="002C21DE" w:rsidRPr="002C21DE">
        <w:t xml:space="preserve"> = 2</w:t>
      </w:r>
      <m:oMath>
        <m:r>
          <w:rPr>
            <w:rFonts w:ascii="Cambria Math" w:hAnsi="Cambria Math"/>
          </w:rPr>
          <m:t>π</m:t>
        </m:r>
      </m:oMath>
      <w:r w:rsidR="002C21DE" w:rsidRPr="002C21DE">
        <w:t>R(Δtick</w:t>
      </w:r>
      <w:r>
        <w:t>l</w:t>
      </w:r>
      <w:r w:rsidR="002C21DE" w:rsidRPr="002C21DE">
        <w:t xml:space="preserve"> /N)</w:t>
      </w:r>
    </w:p>
    <w:p w14:paraId="19082EDE" w14:textId="6F66B2F4" w:rsidR="00646488" w:rsidRPr="00646488" w:rsidRDefault="00693AAE" w:rsidP="009846D2">
      <m:oMath>
        <m:r>
          <w:rPr>
            <w:rFonts w:ascii="Cambria Math" w:hAnsi="Cambria Math"/>
          </w:rPr>
          <m:t>dr=</m:t>
        </m:r>
      </m:oMath>
      <w:r>
        <w:rPr>
          <w:rFonts w:eastAsiaTheme="minorEastAsia"/>
        </w:rPr>
        <w:t>2</w:t>
      </w:r>
      <m:oMath>
        <m:r>
          <w:rPr>
            <w:rFonts w:ascii="Cambria Math" w:hAnsi="Cambria Math"/>
          </w:rPr>
          <m:t xml:space="preserve"> π</m:t>
        </m:r>
      </m:oMath>
      <w:r w:rsidRPr="002C21DE">
        <w:t>R</w:t>
      </w:r>
      <w:r>
        <w:rPr>
          <w:rFonts w:eastAsiaTheme="minorEastAsia"/>
        </w:rPr>
        <w:t xml:space="preserve"> (</w:t>
      </w:r>
      <w:r w:rsidRPr="002C21DE">
        <w:t>Δ</w:t>
      </w:r>
      <w:r>
        <w:t>tickr/N)</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dr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0FCFC3FE" w:rsidR="00693AAE" w:rsidRDefault="00693AAE">
      <w:pPr>
        <w:spacing w:after="160" w:line="259" w:lineRule="auto"/>
      </w:pPr>
      <w:r>
        <w:br w:type="page"/>
      </w:r>
    </w:p>
    <w:p w14:paraId="5791BAF6" w14:textId="4662A5BD" w:rsidR="00725A11" w:rsidRPr="00383B0B" w:rsidRDefault="0011376B" w:rsidP="009846D2">
      <w:pPr>
        <w:pStyle w:val="Heading1"/>
      </w:pPr>
      <w:bookmarkStart w:id="25" w:name="_Toc58838653"/>
      <w:r>
        <w:lastRenderedPageBreak/>
        <w:t>Mechanical Structure and Hardware Design</w:t>
      </w:r>
      <w:bookmarkEnd w:id="25"/>
    </w:p>
    <w:p w14:paraId="53D97F7A" w14:textId="3030E35F" w:rsidR="00420B4D" w:rsidRDefault="00420B4D" w:rsidP="00066B2C">
      <w:pPr>
        <w:pStyle w:val="Heading2"/>
      </w:pPr>
      <w:bookmarkStart w:id="26" w:name="_Toc58838654"/>
      <w:r w:rsidRPr="00E71765">
        <w:t>Wheels and Chassis</w:t>
      </w:r>
      <w:bookmarkEnd w:id="26"/>
      <w:r w:rsidRPr="00E71765">
        <w:t xml:space="preserve"> </w:t>
      </w:r>
    </w:p>
    <w:p w14:paraId="3F7FF44D" w14:textId="0B98AF23" w:rsidR="00274121" w:rsidRDefault="00274121" w:rsidP="00274121">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EndPr/>
        <w:sdtContent>
          <w:r>
            <w:rPr>
              <w:noProof/>
            </w:rPr>
            <w:fldChar w:fldCharType="begin"/>
          </w:r>
          <w:r>
            <w:rPr>
              <w:noProof/>
            </w:rPr>
            <w:instrText xml:space="preserve"> CITATION Wil \l 1033 </w:instrText>
          </w:r>
          <w:r>
            <w:rPr>
              <w:noProof/>
            </w:rPr>
            <w:fldChar w:fldCharType="separate"/>
          </w:r>
          <w:r w:rsidR="00D4338B">
            <w:rPr>
              <w:noProof/>
            </w:rPr>
            <w:t xml:space="preserve"> </w:t>
          </w:r>
          <w:r w:rsidR="00D4338B" w:rsidRPr="00D4338B">
            <w:rPr>
              <w:noProof/>
            </w:rPr>
            <w:t>[9]</w:t>
          </w:r>
          <w:r>
            <w:rPr>
              <w:noProof/>
            </w:rPr>
            <w:fldChar w:fldCharType="end"/>
          </w:r>
        </w:sdtContent>
      </w:sdt>
      <w:r>
        <w:rPr>
          <w:noProof/>
        </w:rPr>
        <w:t>:</w:t>
      </w:r>
    </w:p>
    <w:p w14:paraId="2ACBF66E" w14:textId="77777777" w:rsidR="00274121" w:rsidRDefault="00274121" w:rsidP="00274121">
      <w:pPr>
        <w:pStyle w:val="ListParagraph"/>
        <w:numPr>
          <w:ilvl w:val="0"/>
          <w:numId w:val="20"/>
        </w:numPr>
        <w:rPr>
          <w:noProof/>
        </w:rPr>
      </w:pPr>
      <w:r>
        <w:rPr>
          <w:noProof/>
        </w:rPr>
        <w:t xml:space="preserve">Operating voltage: </w:t>
      </w:r>
      <w:r>
        <w:rPr>
          <w:noProof/>
        </w:rPr>
        <w:tab/>
        <w:t>3V - 12V</w:t>
      </w:r>
    </w:p>
    <w:p w14:paraId="6DB9A63C" w14:textId="77777777" w:rsidR="00274121" w:rsidRPr="00FB2BD0" w:rsidRDefault="00274121" w:rsidP="00274121">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062B488E" w14:textId="77777777" w:rsidR="00274121" w:rsidRPr="00FB2BD0" w:rsidRDefault="00274121" w:rsidP="00274121">
      <w:pPr>
        <w:pStyle w:val="ListParagraph"/>
        <w:numPr>
          <w:ilvl w:val="0"/>
          <w:numId w:val="20"/>
        </w:numPr>
        <w:rPr>
          <w:noProof/>
        </w:rPr>
      </w:pPr>
      <w:r>
        <w:rPr>
          <w:noProof/>
        </w:rPr>
        <w:t>Gear ratio:</w:t>
      </w:r>
      <w:r>
        <w:rPr>
          <w:noProof/>
        </w:rPr>
        <w:tab/>
      </w:r>
      <w:r>
        <w:rPr>
          <w:noProof/>
        </w:rPr>
        <w:tab/>
      </w:r>
      <w:r w:rsidRPr="00FB2BD0">
        <w:rPr>
          <w:noProof/>
        </w:rPr>
        <w:t xml:space="preserve">1:48 </w:t>
      </w:r>
    </w:p>
    <w:p w14:paraId="458B33B2" w14:textId="77777777" w:rsidR="00274121" w:rsidRDefault="00274121" w:rsidP="00274121">
      <w:pPr>
        <w:pStyle w:val="ListParagraph"/>
        <w:numPr>
          <w:ilvl w:val="0"/>
          <w:numId w:val="20"/>
        </w:numPr>
        <w:rPr>
          <w:noProof/>
        </w:rPr>
      </w:pPr>
      <w:r>
        <w:rPr>
          <w:noProof/>
        </w:rPr>
        <w:t xml:space="preserve">Load Current; </w:t>
      </w:r>
      <w:r>
        <w:rPr>
          <w:noProof/>
        </w:rPr>
        <w:tab/>
      </w:r>
      <w:r>
        <w:rPr>
          <w:noProof/>
        </w:rPr>
        <w:tab/>
        <w:t>70mA(250mA max. @3V)</w:t>
      </w:r>
    </w:p>
    <w:p w14:paraId="084B11C7" w14:textId="77777777" w:rsidR="00274121" w:rsidRDefault="00274121" w:rsidP="00274121">
      <w:pPr>
        <w:pStyle w:val="ListParagraph"/>
        <w:numPr>
          <w:ilvl w:val="0"/>
          <w:numId w:val="20"/>
        </w:numPr>
        <w:rPr>
          <w:noProof/>
        </w:rPr>
      </w:pPr>
      <w:r w:rsidRPr="00B31761">
        <w:t xml:space="preserve">Stall Current: </w:t>
      </w:r>
      <w:r>
        <w:tab/>
      </w:r>
      <w:r>
        <w:tab/>
      </w:r>
      <w:r w:rsidRPr="00B31761">
        <w:t>500mA max</w:t>
      </w:r>
    </w:p>
    <w:p w14:paraId="42F5B82A" w14:textId="77777777" w:rsidR="00274121" w:rsidRDefault="00274121" w:rsidP="00274121">
      <w:pPr>
        <w:pStyle w:val="ListParagraph"/>
        <w:numPr>
          <w:ilvl w:val="0"/>
          <w:numId w:val="20"/>
        </w:numPr>
        <w:rPr>
          <w:noProof/>
        </w:rPr>
      </w:pPr>
      <w:r>
        <w:rPr>
          <w:noProof/>
        </w:rPr>
        <w:t xml:space="preserve">Weight: </w:t>
      </w:r>
      <w:r>
        <w:rPr>
          <w:noProof/>
        </w:rPr>
        <w:tab/>
      </w:r>
      <w:r>
        <w:rPr>
          <w:noProof/>
        </w:rPr>
        <w:tab/>
        <w:t>29g</w:t>
      </w:r>
    </w:p>
    <w:p w14:paraId="67A6F7ED" w14:textId="77777777" w:rsidR="00274121" w:rsidRPr="00C0525E" w:rsidRDefault="00274121" w:rsidP="00274121">
      <w:pPr>
        <w:pStyle w:val="ListParagraph"/>
        <w:numPr>
          <w:ilvl w:val="0"/>
          <w:numId w:val="20"/>
        </w:numPr>
        <w:rPr>
          <w:noProof/>
        </w:rPr>
      </w:pPr>
      <w:r>
        <w:rPr>
          <w:noProof/>
        </w:rPr>
        <w:t xml:space="preserve">Body size: </w:t>
      </w:r>
      <w:r>
        <w:rPr>
          <w:noProof/>
        </w:rPr>
        <w:tab/>
      </w:r>
      <w:r>
        <w:rPr>
          <w:noProof/>
        </w:rPr>
        <w:tab/>
        <w:t>65mm x 37mm x 22mm (LxWxH)</w:t>
      </w:r>
    </w:p>
    <w:p w14:paraId="5E8F6E1B" w14:textId="77777777" w:rsidR="00274121" w:rsidRPr="00274121" w:rsidRDefault="00274121" w:rsidP="00274121"/>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300908C8" w:rsidR="00047B0F" w:rsidRPr="00047B0F" w:rsidRDefault="004E733A" w:rsidP="009846D2">
      <w:pPr>
        <w:pStyle w:val="Caption"/>
      </w:pPr>
      <w:bookmarkStart w:id="27" w:name="_Toc58838682"/>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w:t>
      </w:r>
      <w:r w:rsidR="00F34921">
        <w:rPr>
          <w:noProof/>
        </w:rPr>
        <w:fldChar w:fldCharType="end"/>
      </w:r>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7"/>
    </w:p>
    <w:p w14:paraId="70B9CD42" w14:textId="0563175F" w:rsidR="00606EA4" w:rsidRDefault="00047B0F" w:rsidP="009846D2">
      <w:r>
        <w:rPr>
          <w:noProof/>
        </w:rPr>
        <w:lastRenderedPageBreak/>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7B7A6752" w:rsidR="00237965" w:rsidRDefault="00606EA4" w:rsidP="009846D2">
      <w:pPr>
        <w:pStyle w:val="Caption"/>
      </w:pPr>
      <w:bookmarkStart w:id="28" w:name="_Toc58838683"/>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2</w:t>
      </w:r>
      <w:r w:rsidR="00F34921">
        <w:rPr>
          <w:noProof/>
        </w:rPr>
        <w:fldChar w:fldCharType="end"/>
      </w:r>
      <w:r>
        <w:t xml:space="preserve"> </w:t>
      </w:r>
      <w:r w:rsidRPr="00CF0350">
        <w:t>Solid work design 3D view of RoboClean</w:t>
      </w:r>
      <w:bookmarkEnd w:id="28"/>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6E316F07" w:rsidR="00992633" w:rsidRDefault="004E733A" w:rsidP="009846D2">
      <w:pPr>
        <w:pStyle w:val="Caption"/>
      </w:pPr>
      <w:bookmarkStart w:id="29" w:name="_Toc58838684"/>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3</w:t>
      </w:r>
      <w:r w:rsidR="00F34921">
        <w:rPr>
          <w:noProof/>
        </w:rPr>
        <w:fldChar w:fldCharType="end"/>
      </w:r>
      <w:r>
        <w:t xml:space="preserve"> S</w:t>
      </w:r>
      <w:r w:rsidR="00237965">
        <w:t>olid work design 3D view captured from bottom of RoboClean</w:t>
      </w:r>
      <w:bookmarkEnd w:id="29"/>
    </w:p>
    <w:p w14:paraId="54722039" w14:textId="77777777" w:rsidR="00237965" w:rsidRDefault="007F08A1" w:rsidP="009846D2">
      <w:r>
        <w:rPr>
          <w:noProof/>
        </w:rPr>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63E3F8C6" w:rsidR="007F08A1" w:rsidRDefault="004E733A" w:rsidP="009846D2">
      <w:pPr>
        <w:pStyle w:val="Caption"/>
        <w:rPr>
          <w:noProof/>
        </w:rPr>
      </w:pPr>
      <w:bookmarkStart w:id="30" w:name="_Toc58838685"/>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4</w:t>
      </w:r>
      <w:r w:rsidR="00F34921">
        <w:rPr>
          <w:noProof/>
        </w:rPr>
        <w:fldChar w:fldCharType="end"/>
      </w:r>
      <w:r>
        <w:t xml:space="preserve"> </w:t>
      </w:r>
      <w:r w:rsidR="00237965">
        <w:t>Solid work design</w:t>
      </w:r>
      <w:r w:rsidR="00237965">
        <w:rPr>
          <w:noProof/>
        </w:rPr>
        <w:t xml:space="preserve"> 3D exploded view</w:t>
      </w:r>
      <w:bookmarkEnd w:id="30"/>
    </w:p>
    <w:p w14:paraId="7CA6DD75" w14:textId="45F788F1" w:rsidR="00C26011" w:rsidRDefault="00C26011" w:rsidP="00066B2C">
      <w:pPr>
        <w:pStyle w:val="Heading2"/>
      </w:pPr>
      <w:bookmarkStart w:id="31" w:name="_Toc58838655"/>
      <w:r>
        <w:lastRenderedPageBreak/>
        <w:t xml:space="preserve">Cleaning </w:t>
      </w:r>
      <w:r w:rsidR="007524D3">
        <w:t>Structure</w:t>
      </w:r>
      <w:bookmarkEnd w:id="31"/>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0B1FC72C" w:rsidR="00047B0F" w:rsidRDefault="00125E7B" w:rsidP="009846D2">
      <w:pPr>
        <w:pStyle w:val="Caption"/>
        <w:rPr>
          <w:rFonts w:ascii="Palatino Linotype" w:hAnsi="Palatino Linotype"/>
          <w:sz w:val="24"/>
        </w:rPr>
      </w:pPr>
      <w:bookmarkStart w:id="32" w:name="_Toc58838686"/>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5</w:t>
      </w:r>
      <w:r w:rsidR="00F34921">
        <w:rPr>
          <w:noProof/>
        </w:rPr>
        <w:fldChar w:fldCharType="end"/>
      </w:r>
      <w:r>
        <w:t xml:space="preserve"> Cleaning section of RoboClean</w:t>
      </w:r>
      <w:bookmarkEnd w:id="32"/>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6542CC17" w:rsidR="00BD69A8" w:rsidRDefault="00BD69A8" w:rsidP="009846D2">
      <w:pPr>
        <w:pStyle w:val="Caption"/>
      </w:pPr>
      <w:bookmarkStart w:id="33" w:name="_Toc58838687"/>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6</w:t>
      </w:r>
      <w:r w:rsidR="00F34921">
        <w:rPr>
          <w:noProof/>
        </w:rPr>
        <w:fldChar w:fldCharType="end"/>
      </w:r>
      <w:r>
        <w:t xml:space="preserve"> Dust bin with a removable plate to remove the dust</w:t>
      </w:r>
      <w:bookmarkEnd w:id="33"/>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5CF3AB7D" w:rsidR="00BD69A8" w:rsidRPr="007A0F0E" w:rsidRDefault="00BD69A8" w:rsidP="009846D2">
      <w:pPr>
        <w:pStyle w:val="Caption"/>
      </w:pPr>
      <w:bookmarkStart w:id="34" w:name="_Toc58838688"/>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7</w:t>
      </w:r>
      <w:r w:rsidR="00F34921">
        <w:rPr>
          <w:noProof/>
        </w:rPr>
        <w:fldChar w:fldCharType="end"/>
      </w:r>
      <w:r>
        <w:t xml:space="preserve"> Bottom view of the dust bin while the removable plate moving</w:t>
      </w:r>
      <w:bookmarkEnd w:id="34"/>
    </w:p>
    <w:p w14:paraId="5EED7586" w14:textId="5B9C7BF8" w:rsidR="00C26011" w:rsidRDefault="00BD69A8" w:rsidP="00066B2C">
      <w:pPr>
        <w:pStyle w:val="Heading2"/>
      </w:pPr>
      <w:bookmarkStart w:id="35" w:name="_Toc58838656"/>
      <w:r>
        <w:lastRenderedPageBreak/>
        <w:t>Perception</w:t>
      </w:r>
      <w:bookmarkEnd w:id="35"/>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7A099158" w:rsidR="00260959" w:rsidRDefault="00260959" w:rsidP="009846D2">
      <w:pPr>
        <w:pStyle w:val="Caption"/>
      </w:pPr>
      <w:bookmarkStart w:id="36" w:name="_Toc58838689"/>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8</w:t>
      </w:r>
      <w:r w:rsidR="00F34921">
        <w:rPr>
          <w:noProof/>
        </w:rPr>
        <w:fldChar w:fldCharType="end"/>
      </w:r>
      <w:r>
        <w:t xml:space="preserve"> Distance measurement angle using servo and ultrasonic</w:t>
      </w:r>
      <w:bookmarkEnd w:id="36"/>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lastRenderedPageBreak/>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t>Time c: time for the sound signal get back to receiver</w:t>
      </w:r>
    </w:p>
    <w:p w14:paraId="4EC58932" w14:textId="77777777" w:rsidR="008E0B67" w:rsidRPr="00894EC0" w:rsidRDefault="008E0B67" w:rsidP="009846D2">
      <w:r w:rsidRPr="00894EC0">
        <w:t>Tcn: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r w:rsidRPr="00894EC0">
        <w:t>Tcf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44DAE9A8" w:rsidR="000167B1" w:rsidRDefault="000167B1" w:rsidP="009846D2">
      <w:r>
        <w:t xml:space="preserve">This implies in one </w:t>
      </w:r>
      <w:r w:rsidR="00332F87">
        <w:t>second,</w:t>
      </w:r>
      <w:r>
        <w:t xml:space="preserve"> we can measure 5 angular positions( 10, 45, 90, 135,170 degree).</w:t>
      </w:r>
    </w:p>
    <w:p w14:paraId="1D42BAA2" w14:textId="23FEA235" w:rsidR="000444BC" w:rsidRDefault="000444BC" w:rsidP="009846D2"/>
    <w:p w14:paraId="7AA19E6C" w14:textId="77777777" w:rsidR="000444BC" w:rsidRPr="001510E4" w:rsidRDefault="000444BC" w:rsidP="009846D2"/>
    <w:p w14:paraId="1F4E86A0" w14:textId="1D5F33CC" w:rsidR="00260959" w:rsidRDefault="00C26011" w:rsidP="00066B2C">
      <w:pPr>
        <w:pStyle w:val="Heading2"/>
      </w:pPr>
      <w:bookmarkStart w:id="37" w:name="_Toc58838657"/>
      <w:r>
        <w:lastRenderedPageBreak/>
        <w:t>Control sensors and microcontroller</w:t>
      </w:r>
      <w:bookmarkEnd w:id="37"/>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35040BC3" w:rsidR="00FB3ED4" w:rsidRDefault="00FB3ED4" w:rsidP="009846D2">
      <w:pPr>
        <w:pStyle w:val="ListParagraph"/>
        <w:numPr>
          <w:ilvl w:val="0"/>
          <w:numId w:val="21"/>
        </w:numPr>
      </w:pPr>
      <w:r w:rsidRPr="00FB3ED4">
        <w:t xml:space="preserve">This board comes with two voltage regulators </w:t>
      </w:r>
      <w:r w:rsidR="00342DC3" w:rsidRPr="00FB3ED4">
        <w:t>i.e.,</w:t>
      </w:r>
      <w:r w:rsidRPr="00FB3ED4">
        <w:t xml:space="preserve"> 5V and 3.3V which provides the flexibility to regulate the voltage as per requirements </w:t>
      </w:r>
    </w:p>
    <w:p w14:paraId="790D47FE" w14:textId="472D0905" w:rsidR="00FB3ED4" w:rsidRDefault="00F34921" w:rsidP="009846D2">
      <w:sdt>
        <w:sdtPr>
          <w:id w:val="-292913136"/>
          <w:citation/>
        </w:sdtPr>
        <w:sdtEndPr/>
        <w:sdtContent>
          <w:r w:rsidR="00332F87">
            <w:fldChar w:fldCharType="begin"/>
          </w:r>
          <w:r w:rsidR="00332F87">
            <w:instrText xml:space="preserve"> CITATION Sye \l 1033 </w:instrText>
          </w:r>
          <w:r w:rsidR="00332F87">
            <w:fldChar w:fldCharType="separate"/>
          </w:r>
          <w:r w:rsidR="00D4338B" w:rsidRPr="00D4338B">
            <w:rPr>
              <w:noProof/>
            </w:rPr>
            <w:t>[10]</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03486B85" w:rsidR="00C7567A" w:rsidRDefault="00F34921" w:rsidP="009846D2">
      <w:sdt>
        <w:sdtPr>
          <w:id w:val="645409540"/>
          <w:citation/>
        </w:sdtPr>
        <w:sdtEndPr/>
        <w:sdtContent>
          <w:r w:rsidR="00662679">
            <w:fldChar w:fldCharType="begin"/>
          </w:r>
          <w:r w:rsidR="00662679">
            <w:instrText xml:space="preserve"> CITATION Las \l 1033 </w:instrText>
          </w:r>
          <w:r w:rsidR="00662679">
            <w:fldChar w:fldCharType="separate"/>
          </w:r>
          <w:r w:rsidR="00D4338B" w:rsidRPr="00D4338B">
            <w:rPr>
              <w:noProof/>
            </w:rPr>
            <w:t>[11]</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4EB719F0" w:rsidR="00C7567A" w:rsidRDefault="00F34921" w:rsidP="009846D2">
      <w:sdt>
        <w:sdtPr>
          <w:id w:val="-2078048103"/>
          <w:citation/>
        </w:sdtPr>
        <w:sdtEndPr/>
        <w:sdtContent>
          <w:r w:rsidR="00594AB8">
            <w:fldChar w:fldCharType="begin"/>
          </w:r>
          <w:r w:rsidR="00594AB8">
            <w:instrText xml:space="preserve"> CITATION Las \l 1033 </w:instrText>
          </w:r>
          <w:r w:rsidR="00594AB8">
            <w:fldChar w:fldCharType="separate"/>
          </w:r>
          <w:r w:rsidR="00D4338B" w:rsidRPr="00D4338B">
            <w:rPr>
              <w:noProof/>
            </w:rPr>
            <w:t>[11]</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49A2C538" w:rsidR="00C7567A" w:rsidRDefault="00F34921" w:rsidP="009846D2">
      <w:sdt>
        <w:sdtPr>
          <w:id w:val="-1743167698"/>
          <w:citation/>
        </w:sdtPr>
        <w:sdtEndPr/>
        <w:sdtContent>
          <w:r w:rsidR="00594AB8">
            <w:fldChar w:fldCharType="begin"/>
          </w:r>
          <w:r w:rsidR="00594AB8">
            <w:instrText xml:space="preserve"> CITATION Las \l 1033 </w:instrText>
          </w:r>
          <w:r w:rsidR="00594AB8">
            <w:fldChar w:fldCharType="separate"/>
          </w:r>
          <w:r w:rsidR="00D4338B" w:rsidRPr="00D4338B">
            <w:rPr>
              <w:noProof/>
            </w:rPr>
            <w:t>[11]</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71246676"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 xml:space="preserve">In AP mode ESP8266 </w:t>
      </w:r>
      <w:r w:rsidRPr="00CF128C">
        <w:rPr>
          <w:rStyle w:val="Strong"/>
          <w:b w:val="0"/>
          <w:bCs w:val="0"/>
        </w:rPr>
        <w:lastRenderedPageBreak/>
        <w:t>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EndPr>
          <w:rPr>
            <w:rStyle w:val="Strong"/>
          </w:rPr>
        </w:sdtEnd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D4338B">
            <w:rPr>
              <w:rStyle w:val="Strong"/>
              <w:b w:val="0"/>
              <w:bCs w:val="0"/>
              <w:noProof/>
            </w:rPr>
            <w:t xml:space="preserve"> </w:t>
          </w:r>
          <w:r w:rsidR="00D4338B" w:rsidRPr="00D4338B">
            <w:rPr>
              <w:noProof/>
            </w:rPr>
            <w:t>[12]</w:t>
          </w:r>
          <w:r w:rsidR="00E91CF9">
            <w:rPr>
              <w:rStyle w:val="Strong"/>
              <w:b w:val="0"/>
              <w:bCs w:val="0"/>
            </w:rPr>
            <w:fldChar w:fldCharType="end"/>
          </w:r>
        </w:sdtContent>
      </w:sdt>
    </w:p>
    <w:p w14:paraId="5F61EC58" w14:textId="1526BD3D" w:rsidR="00CF128C" w:rsidRDefault="00CF128C" w:rsidP="009846D2">
      <w:r>
        <w:rPr>
          <w:noProof/>
        </w:rPr>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7239298E" w:rsidR="00C7567A" w:rsidRDefault="00E91CF9" w:rsidP="00E91CF9">
      <w:pPr>
        <w:pStyle w:val="Caption"/>
      </w:pPr>
      <w:bookmarkStart w:id="38" w:name="_Toc58838690"/>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9</w:t>
      </w:r>
      <w:r w:rsidR="00F34921">
        <w:rPr>
          <w:noProof/>
        </w:rPr>
        <w:fldChar w:fldCharType="end"/>
      </w:r>
      <w:r w:rsidR="005D02F8">
        <w:rPr>
          <w:noProof/>
        </w:rPr>
        <w:t xml:space="preserve"> </w:t>
      </w:r>
      <w:r>
        <w:t>NodeMCU operating as an access point</w:t>
      </w:r>
      <w:r w:rsidR="005D02F8">
        <w:t>(Source:LastMinuteEngineering.com)</w:t>
      </w:r>
      <w:bookmarkEnd w:id="38"/>
    </w:p>
    <w:p w14:paraId="7B8D14FE" w14:textId="3DCFDF8E" w:rsidR="004A23A1" w:rsidRPr="0095529D" w:rsidRDefault="00BF5A27" w:rsidP="009846D2">
      <w:pPr>
        <w:rPr>
          <w:rStyle w:val="Strong"/>
        </w:rPr>
      </w:pPr>
      <w:r w:rsidRPr="0095529D">
        <w:rPr>
          <w:rStyle w:val="Strong"/>
        </w:rPr>
        <w:t>Ultrasonic Sensor</w:t>
      </w:r>
    </w:p>
    <w:p w14:paraId="2783BB7D" w14:textId="16B11052"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w:t>
      </w:r>
      <w:r w:rsidR="005D02F8" w:rsidRPr="004A23A1">
        <w:t>i.e.,</w:t>
      </w:r>
      <w:r w:rsidRPr="004A23A1">
        <w:t xml:space="preserv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EndPr/>
        <w:sdtContent>
          <w:r w:rsidR="00AA68CD">
            <w:fldChar w:fldCharType="begin"/>
          </w:r>
          <w:r w:rsidR="00AA68CD">
            <w:instrText xml:space="preserve"> CITATION Dan \l 1033 </w:instrText>
          </w:r>
          <w:r w:rsidR="00AA68CD">
            <w:fldChar w:fldCharType="separate"/>
          </w:r>
          <w:r w:rsidR="00D4338B">
            <w:rPr>
              <w:noProof/>
            </w:rPr>
            <w:t xml:space="preserve"> </w:t>
          </w:r>
          <w:r w:rsidR="00D4338B" w:rsidRPr="00D4338B">
            <w:rPr>
              <w:noProof/>
            </w:rPr>
            <w:t>[13]</w:t>
          </w:r>
          <w:r w:rsidR="00AA68CD">
            <w:fldChar w:fldCharType="end"/>
          </w:r>
        </w:sdtContent>
      </w:sdt>
      <w:r w:rsidRPr="004A23A1">
        <w:t>.</w:t>
      </w:r>
    </w:p>
    <w:p w14:paraId="03BC848E" w14:textId="60F7C050"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1B99B4CD" w14:textId="72B9D9FC" w:rsidR="00DE4557" w:rsidRDefault="00DE4557" w:rsidP="009846D2"/>
    <w:p w14:paraId="5EEC9D9E" w14:textId="77777777" w:rsidR="00DE4557" w:rsidRDefault="00DE4557" w:rsidP="009846D2"/>
    <w:p w14:paraId="5FBF56B6" w14:textId="69F7D6C1" w:rsidR="00BF5A27" w:rsidRPr="0095529D" w:rsidRDefault="00BF5A27" w:rsidP="009846D2">
      <w:pPr>
        <w:rPr>
          <w:rStyle w:val="Strong"/>
        </w:rPr>
      </w:pPr>
      <w:r w:rsidRPr="0095529D">
        <w:rPr>
          <w:rStyle w:val="Strong"/>
        </w:rPr>
        <w:lastRenderedPageBreak/>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793063EC" w:rsidR="00ED7A7C" w:rsidRPr="005706CF" w:rsidRDefault="005706CF" w:rsidP="009846D2">
      <w:pPr>
        <w:pStyle w:val="Caption"/>
      </w:pPr>
      <w:bookmarkStart w:id="39" w:name="_Toc58838691"/>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0</w:t>
      </w:r>
      <w:r w:rsidR="00F34921">
        <w:rPr>
          <w:noProof/>
        </w:rPr>
        <w:fldChar w:fldCharType="end"/>
      </w:r>
      <w:r>
        <w:t xml:space="preserve"> F249 Infrared speed sensor used for measuring speed and position</w:t>
      </w:r>
      <w:bookmarkEnd w:id="39"/>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47B914C1" w:rsidR="008E0B67" w:rsidRDefault="008E0B67" w:rsidP="009846D2">
      <w:pPr>
        <w:pStyle w:val="Caption"/>
      </w:pPr>
      <w:bookmarkStart w:id="40" w:name="_Toc58838692"/>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w:instrText>
      </w:r>
      <w:r w:rsidR="00F34921">
        <w:instrText xml:space="preserve"> ARABIC \s 1 </w:instrText>
      </w:r>
      <w:r w:rsidR="00F34921">
        <w:fldChar w:fldCharType="separate"/>
      </w:r>
      <w:r w:rsidR="00F34921">
        <w:rPr>
          <w:noProof/>
        </w:rPr>
        <w:t>11</w:t>
      </w:r>
      <w:r w:rsidR="00F34921">
        <w:rPr>
          <w:noProof/>
        </w:rPr>
        <w:fldChar w:fldCharType="end"/>
      </w:r>
      <w:r>
        <w:t xml:space="preserve"> </w:t>
      </w:r>
      <w:r w:rsidR="005706CF" w:rsidRPr="008E0B67">
        <w:t>Speed encoder disk</w:t>
      </w:r>
      <w:bookmarkEnd w:id="40"/>
    </w:p>
    <w:p w14:paraId="6A3212F0" w14:textId="77777777" w:rsidR="008E0B67" w:rsidRPr="008E0B67" w:rsidRDefault="008E0B67" w:rsidP="009846D2"/>
    <w:p w14:paraId="5E5E1CA9" w14:textId="4A4AB582" w:rsidR="004A2300" w:rsidRPr="008E0B67" w:rsidRDefault="00C26011" w:rsidP="00066B2C">
      <w:pPr>
        <w:pStyle w:val="Heading2"/>
      </w:pPr>
      <w:bookmarkStart w:id="41" w:name="_Toc58838658"/>
      <w:r w:rsidRPr="008E0B67">
        <w:t>Power</w:t>
      </w:r>
      <w:r w:rsidR="008E0B67">
        <w:t xml:space="preserve"> source</w:t>
      </w:r>
      <w:bookmarkEnd w:id="41"/>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69FA01BD" w:rsidR="00315C33" w:rsidRPr="003B642E" w:rsidRDefault="000F7A80" w:rsidP="009846D2">
      <w:pPr>
        <w:pStyle w:val="Caption"/>
      </w:pPr>
      <w:bookmarkStart w:id="42" w:name="_Toc58836969"/>
      <w:r>
        <w:t xml:space="preserve">Tabl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4E733A">
        <w:t>.</w:t>
      </w:r>
      <w:r w:rsidR="00F34921">
        <w:fldChar w:fldCharType="begin"/>
      </w:r>
      <w:r w:rsidR="00F34921">
        <w:instrText xml:space="preserve"> SEQ Table \* ARABIC \s 1 </w:instrText>
      </w:r>
      <w:r w:rsidR="00F34921">
        <w:fldChar w:fldCharType="separate"/>
      </w:r>
      <w:r w:rsidR="00F34921">
        <w:rPr>
          <w:noProof/>
        </w:rPr>
        <w:t>1</w:t>
      </w:r>
      <w:r w:rsidR="00F34921">
        <w:rPr>
          <w:noProof/>
        </w:rPr>
        <w:fldChar w:fldCharType="end"/>
      </w:r>
      <w:r>
        <w:t xml:space="preserve"> </w:t>
      </w:r>
      <w:r w:rsidRPr="000F7A80">
        <w:t>Maximum</w:t>
      </w:r>
      <w:r>
        <w:t xml:space="preserve"> current usage of all the component while power on.</w:t>
      </w:r>
      <w:bookmarkEnd w:id="42"/>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lastRenderedPageBreak/>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2FB61083" w14:textId="1EBFC802" w:rsidR="00125E7B" w:rsidRDefault="00047B0F" w:rsidP="009846D2">
      <w:r>
        <w:t xml:space="preserve"> </w:t>
      </w:r>
    </w:p>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3DC031CC" w:rsidR="008B4E46" w:rsidRDefault="004E733A" w:rsidP="009846D2">
      <w:pPr>
        <w:pStyle w:val="Caption"/>
      </w:pPr>
      <w:bookmarkStart w:id="43" w:name="_Toc58838693"/>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2</w:t>
      </w:r>
      <w:r w:rsidR="00F34921">
        <w:rPr>
          <w:noProof/>
        </w:rPr>
        <w:fldChar w:fldCharType="end"/>
      </w:r>
      <w:r>
        <w:t xml:space="preserve"> </w:t>
      </w:r>
      <w:r w:rsidR="008B4E46">
        <w:t>Power Bank</w:t>
      </w:r>
      <w:bookmarkEnd w:id="43"/>
    </w:p>
    <w:p w14:paraId="3409CE04" w14:textId="77777777" w:rsidR="008B4E46" w:rsidRDefault="00321094" w:rsidP="009846D2">
      <w:r w:rsidRPr="007239F8">
        <w:rPr>
          <w:noProof/>
        </w:rPr>
        <w:lastRenderedPageBreak/>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17BBEA36" w:rsidR="000E208A" w:rsidRDefault="004E733A" w:rsidP="009846D2">
      <w:pPr>
        <w:pStyle w:val="Caption"/>
      </w:pPr>
      <w:bookmarkStart w:id="44" w:name="_Toc58838694"/>
      <w:r>
        <w:t xml:space="preserve">Figur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3</w:t>
      </w:r>
      <w:r w:rsidR="00F34921">
        <w:rPr>
          <w:noProof/>
        </w:rPr>
        <w:fldChar w:fldCharType="end"/>
      </w:r>
      <w:r w:rsidR="008B4E46">
        <w:t xml:space="preserve"> Inside the USB cable wire</w:t>
      </w:r>
      <w:bookmarkEnd w:id="44"/>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5" w:name="_Toc58838659"/>
      <w:r>
        <w:t>Physical Dimension</w:t>
      </w:r>
      <w:bookmarkEnd w:id="45"/>
    </w:p>
    <w:p w14:paraId="0154C986" w14:textId="56D1DE1D" w:rsidR="00C01A22" w:rsidRPr="00C01A22" w:rsidRDefault="004E733A" w:rsidP="009846D2">
      <w:pPr>
        <w:pStyle w:val="Caption"/>
      </w:pPr>
      <w:bookmarkStart w:id="46" w:name="_Toc58836970"/>
      <w:r>
        <w:t xml:space="preserve">Table </w:t>
      </w:r>
      <w:r w:rsidR="00F34921">
        <w:fldChar w:fldCharType="begin"/>
      </w:r>
      <w:r w:rsidR="00F34921">
        <w:instrText xml:space="preserve"> STYLEREF 1 \s </w:instrText>
      </w:r>
      <w:r w:rsidR="00F34921">
        <w:fldChar w:fldCharType="separate"/>
      </w:r>
      <w:r w:rsidR="00F34921">
        <w:rPr>
          <w:noProof/>
        </w:rPr>
        <w:t>3</w:t>
      </w:r>
      <w:r w:rsidR="00F34921">
        <w:rPr>
          <w:noProof/>
        </w:rPr>
        <w:fldChar w:fldCharType="end"/>
      </w:r>
      <w:r>
        <w:t>.</w:t>
      </w:r>
      <w:r w:rsidR="00F34921">
        <w:fldChar w:fldCharType="begin"/>
      </w:r>
      <w:r w:rsidR="00F34921">
        <w:instrText xml:space="preserve"> SEQ Table \* ARABIC \s 1 </w:instrText>
      </w:r>
      <w:r w:rsidR="00F34921">
        <w:fldChar w:fldCharType="separate"/>
      </w:r>
      <w:r w:rsidR="00F34921">
        <w:rPr>
          <w:noProof/>
        </w:rPr>
        <w:t>2</w:t>
      </w:r>
      <w:r w:rsidR="00F34921">
        <w:rPr>
          <w:noProof/>
        </w:rPr>
        <w:fldChar w:fldCharType="end"/>
      </w:r>
      <w:r>
        <w:t xml:space="preserve"> </w:t>
      </w:r>
      <w:r w:rsidR="00CA19F2">
        <w:t>Physical dimension of the different parts of the robot</w:t>
      </w:r>
      <w:bookmarkEnd w:id="46"/>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602AAFC1" w:rsidR="00B2353A" w:rsidRDefault="00B2353A" w:rsidP="009846D2"/>
    <w:p w14:paraId="1CE47452" w14:textId="6CD6D1EB" w:rsidR="00C0525E" w:rsidRDefault="00C0525E" w:rsidP="00066B2C">
      <w:pPr>
        <w:pStyle w:val="Heading2"/>
      </w:pPr>
      <w:bookmarkStart w:id="47" w:name="_Toc58838660"/>
      <w:r>
        <w:lastRenderedPageBreak/>
        <w:t>Feasibility analysis</w:t>
      </w:r>
      <w:bookmarkEnd w:id="47"/>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41ACE771" w14:textId="77777777" w:rsidR="006D6FDC" w:rsidRDefault="006D6FDC" w:rsidP="009846D2"/>
    <w:p w14:paraId="2EC04D22" w14:textId="0C30FECD" w:rsidR="00FF594E" w:rsidRPr="006D6FDC" w:rsidRDefault="00FF594E" w:rsidP="009846D2">
      <w:pPr>
        <w:sectPr w:rsidR="00FF594E"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8" w:name="_Toc58838661"/>
      <w:r>
        <w:lastRenderedPageBreak/>
        <w:t>Control System Design</w:t>
      </w:r>
      <w:bookmarkEnd w:id="48"/>
    </w:p>
    <w:p w14:paraId="121DB4B3" w14:textId="2CCA3910" w:rsidR="00512D94" w:rsidRDefault="00512D94" w:rsidP="00066B2C">
      <w:pPr>
        <w:pStyle w:val="Heading2"/>
      </w:pPr>
      <w:bookmarkStart w:id="49" w:name="_Toc58838662"/>
      <w:r>
        <w:t>Sampling time</w:t>
      </w:r>
      <w:bookmarkEnd w:id="49"/>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50" w:name="_Toc58838663"/>
      <w:r>
        <w:t>Design Architecture</w:t>
      </w:r>
      <w:bookmarkEnd w:id="50"/>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5F50F7EF"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w:t>
      </w:r>
      <w:r w:rsidR="00BE20EF">
        <w:t>the</w:t>
      </w:r>
      <w:r w:rsidR="00372C64" w:rsidRPr="00372C64">
        <w:t xml:space="preserve">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51" w:name="_Toc58838664"/>
      <w:r>
        <w:lastRenderedPageBreak/>
        <w:t>The Unicycle Model</w:t>
      </w:r>
      <w:bookmarkEnd w:id="51"/>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7EF0A59D" w:rsidR="0031032E" w:rsidRDefault="00703F0B" w:rsidP="009846D2">
      <w:pPr>
        <w:pStyle w:val="Caption"/>
      </w:pPr>
      <w:bookmarkStart w:id="52" w:name="_Toc58838695"/>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w:t>
      </w:r>
      <w:r w:rsidR="00F34921">
        <w:rPr>
          <w:noProof/>
        </w:rPr>
        <w:fldChar w:fldCharType="end"/>
      </w:r>
      <w:r>
        <w:t xml:space="preserve"> Example of a unicycle drive</w:t>
      </w:r>
      <w:bookmarkEnd w:id="52"/>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387DCC9E" w:rsidR="00BF437C" w:rsidRPr="00BF437C" w:rsidRDefault="00BF437C" w:rsidP="009846D2">
      <w:pPr>
        <w:pStyle w:val="Caption"/>
      </w:pPr>
      <w:bookmarkStart w:id="53" w:name="_Toc58838696"/>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w:instrText>
      </w:r>
      <w:r w:rsidR="00F34921">
        <w:instrText xml:space="preserve"> \s 1 </w:instrText>
      </w:r>
      <w:r w:rsidR="00F34921">
        <w:fldChar w:fldCharType="separate"/>
      </w:r>
      <w:r w:rsidR="00F34921">
        <w:rPr>
          <w:noProof/>
        </w:rPr>
        <w:t>2</w:t>
      </w:r>
      <w:r w:rsidR="00F34921">
        <w:rPr>
          <w:noProof/>
        </w:rPr>
        <w:fldChar w:fldCharType="end"/>
      </w:r>
      <w:r>
        <w:t xml:space="preserve"> </w:t>
      </w:r>
      <w:r>
        <w:rPr>
          <w:shd w:val="clear" w:color="auto" w:fill="FFFFFF"/>
        </w:rPr>
        <w:t>The Simplified Unicycle Robot Model</w:t>
      </w:r>
      <w:bookmarkEnd w:id="53"/>
    </w:p>
    <w:p w14:paraId="75228500" w14:textId="6A19BFD6" w:rsidR="00703F0B" w:rsidRDefault="00703F0B" w:rsidP="009846D2">
      <w:r>
        <w:t>Inputs: Velocity (V) and angular velocity (w)</w:t>
      </w:r>
    </w:p>
    <w:p w14:paraId="3780DFEB" w14:textId="77777777" w:rsidR="00EB5381" w:rsidRDefault="00703F0B" w:rsidP="009846D2">
      <w:r>
        <w:t>Dynamics</w:t>
      </w:r>
      <w:r>
        <w:tab/>
      </w:r>
    </w:p>
    <w:p w14:paraId="31715786" w14:textId="5115418F" w:rsidR="00703F0B" w:rsidRPr="00EB5381" w:rsidRDefault="00703F0B" w:rsidP="009846D2">
      <w:pPr>
        <w:rPr>
          <w:rFonts w:eastAsiaTheme="minorEastAsia"/>
        </w:rPr>
      </w:pPr>
      <m:oMathPara>
        <m:oMathParaPr>
          <m:jc m:val="left"/>
        </m:oMathParaP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w:lastRenderedPageBreak/>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4" w:name="_Toc58838665"/>
      <w:r>
        <w:t>High level model</w:t>
      </w:r>
      <w:bookmarkEnd w:id="54"/>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340FD4BB" w:rsidR="000C2695" w:rsidRDefault="000C2695" w:rsidP="009846D2">
      <w:pPr>
        <w:pStyle w:val="Caption"/>
      </w:pPr>
      <w:bookmarkStart w:id="55" w:name="_Toc58838697"/>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3</w:t>
      </w:r>
      <w:r w:rsidR="00F34921">
        <w:rPr>
          <w:noProof/>
        </w:rPr>
        <w:fldChar w:fldCharType="end"/>
      </w:r>
      <w:r>
        <w:t xml:space="preserve"> A robot and the control vector</w:t>
      </w:r>
      <w:bookmarkEnd w:id="55"/>
    </w:p>
    <w:p w14:paraId="2CA46F0F" w14:textId="00A16E1E" w:rsidR="000C2695" w:rsidRDefault="000C2695" w:rsidP="009846D2">
      <w:r>
        <w:t xml:space="preserve">Dynamics </w:t>
      </w:r>
    </w:p>
    <w:p w14:paraId="4C0A327E" w14:textId="4550F189"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m:t>
        </m:r>
      </m:oMath>
      <w:r w:rsidR="00AE3C0C">
        <w:rPr>
          <w:rFonts w:eastAsiaTheme="minorEastAsia"/>
        </w:rPr>
        <w:t xml:space="preserve"> </w:t>
      </w:r>
      <w:r w:rsidR="00AE3C0C">
        <w:rPr>
          <w:rFonts w:eastAsiaTheme="minorEastAsia"/>
        </w:rPr>
        <w:tab/>
      </w:r>
      <w:r w:rsidR="00AE3C0C">
        <w:rPr>
          <w:rFonts w:eastAsiaTheme="minorEastAsia"/>
        </w:rPr>
        <w:tab/>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oMath>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F34921"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6" w:name="_Toc58838666"/>
      <w:r>
        <w:lastRenderedPageBreak/>
        <w:t>Go-to-Goal behavior</w:t>
      </w:r>
      <w:bookmarkEnd w:id="56"/>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41E6CC64" w:rsidR="0011465F" w:rsidRDefault="00FA1586" w:rsidP="00FA1586">
      <w:pPr>
        <w:pStyle w:val="Caption"/>
      </w:pPr>
      <w:bookmarkStart w:id="57" w:name="_Toc58838698"/>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4</w:t>
      </w:r>
      <w:r w:rsidR="00F34921">
        <w:rPr>
          <w:noProof/>
        </w:rPr>
        <w:fldChar w:fldCharType="end"/>
      </w:r>
      <w:r>
        <w:t xml:space="preserve"> function used to regulate the value of u using the value of e</w:t>
      </w:r>
      <w:bookmarkEnd w:id="57"/>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8" w:name="_Toc58838667"/>
      <w:r>
        <w:lastRenderedPageBreak/>
        <w:t>Obstacle avoidance</w:t>
      </w:r>
      <w:bookmarkEnd w:id="58"/>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57A8A21B" w:rsidR="00FA1586" w:rsidRDefault="00FA1586" w:rsidP="00FA1586">
      <w:pPr>
        <w:pStyle w:val="Caption"/>
      </w:pPr>
      <w:bookmarkStart w:id="59" w:name="_Toc58838699"/>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5</w:t>
      </w:r>
      <w:r w:rsidR="00F34921">
        <w:rPr>
          <w:noProof/>
        </w:rPr>
        <w:fldChar w:fldCharType="end"/>
      </w:r>
      <w:r>
        <w:t xml:space="preserve"> Robot’s motion reaction near to obstacles</w:t>
      </w:r>
      <w:bookmarkEnd w:id="59"/>
    </w:p>
    <w:p w14:paraId="1548C118" w14:textId="5EF741EC" w:rsidR="00332CEF" w:rsidRDefault="00B04812" w:rsidP="009846D2">
      <w:r>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499A8216" w:rsidR="000B55AC" w:rsidRDefault="000B55AC" w:rsidP="009846D2">
      <w:pPr>
        <w:pStyle w:val="Caption"/>
      </w:pPr>
      <w:bookmarkStart w:id="60" w:name="_Toc58838700"/>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6</w:t>
      </w:r>
      <w:r w:rsidR="00F34921">
        <w:rPr>
          <w:noProof/>
        </w:rPr>
        <w:fldChar w:fldCharType="end"/>
      </w:r>
      <w:r>
        <w:t>Sensor’s coordinates are in the robot’s frame</w:t>
      </w:r>
      <w:bookmarkEnd w:id="60"/>
    </w:p>
    <w:p w14:paraId="19B7915B" w14:textId="45C0421D" w:rsidR="006104FB" w:rsidRDefault="006104FB" w:rsidP="009846D2">
      <w:r w:rsidRPr="006104FB">
        <w:lastRenderedPageBreak/>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r w:rsidRPr="006104FB">
        <w:rPr>
          <w:i/>
          <w:iCs/>
        </w:rPr>
        <w:t xml:space="preserve">i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r w:rsidRPr="006104FB">
        <w:rPr>
          <w:i/>
          <w:iCs/>
        </w:rPr>
        <w:t>i</w:t>
      </w:r>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r>
        <w:rPr>
          <w:i/>
          <w:iCs/>
        </w:rPr>
        <w:t>X</w:t>
      </w:r>
      <w:r w:rsidRPr="006104FB">
        <w:rPr>
          <w:i/>
          <w:iCs/>
        </w:rPr>
        <w:t xml:space="preserve">si; </w:t>
      </w:r>
      <w:r>
        <w:rPr>
          <w:i/>
          <w:iCs/>
        </w:rPr>
        <w:t>Y</w:t>
      </w:r>
      <w:r w:rsidRPr="006104FB">
        <w:rPr>
          <w:i/>
          <w:iCs/>
        </w:rPr>
        <w:t>si; θsi</w:t>
      </w:r>
      <w:r w:rsidRPr="006104FB">
        <w:t>)</w:t>
      </w:r>
    </w:p>
    <w:p w14:paraId="0199F6B7" w14:textId="6EE78264" w:rsidR="009846D2" w:rsidRPr="00E779D8" w:rsidRDefault="009846D2" w:rsidP="009846D2">
      <w:r>
        <w:t xml:space="preserve">Transformation matrix from the sensor(s) frame to the robot frame(r ) </w:t>
      </w:r>
      <w:r w:rsidR="00E779D8">
        <w:t>T</w:t>
      </w:r>
      <w:r w:rsidR="00E779D8" w:rsidRPr="00E779D8">
        <w:rPr>
          <w:vertAlign w:val="subscript"/>
        </w:rPr>
        <w:t>s</w:t>
      </w:r>
      <w:r w:rsidR="00E779D8" w:rsidRPr="00E779D8">
        <w:rPr>
          <w:vertAlign w:val="superscript"/>
        </w:rPr>
        <w:t>r</w:t>
      </w:r>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F34921"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rsidR="009846D2">
        <w:t xml:space="preserve"> </w:t>
      </w:r>
    </w:p>
    <w:p w14:paraId="37243150" w14:textId="11B3ABF9" w:rsidR="00CB700A" w:rsidRDefault="009D5EDB" w:rsidP="009846D2">
      <w:pPr>
        <w:pStyle w:val="ListParagraph"/>
      </w:pPr>
      <w:r>
        <w:rPr>
          <w:noProof/>
        </w:rPr>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4262B908" w:rsidR="000B55AC" w:rsidRDefault="000B55AC" w:rsidP="009846D2">
      <w:pPr>
        <w:pStyle w:val="Caption"/>
      </w:pPr>
      <w:bookmarkStart w:id="61" w:name="_Toc58838701"/>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7</w:t>
      </w:r>
      <w:r w:rsidR="00F34921">
        <w:rPr>
          <w:noProof/>
        </w:rPr>
        <w:fldChar w:fldCharType="end"/>
      </w:r>
      <w:r>
        <w:t xml:space="preserve"> Ultrasonic distance defined in the sensor’s frame</w:t>
      </w:r>
      <w:bookmarkEnd w:id="61"/>
    </w:p>
    <w:p w14:paraId="2C048102" w14:textId="247151D0" w:rsidR="000B6001" w:rsidRDefault="000B6001" w:rsidP="009846D2">
      <w:pPr>
        <w:pStyle w:val="ListParagraph"/>
        <w:numPr>
          <w:ilvl w:val="0"/>
          <w:numId w:val="27"/>
        </w:numPr>
      </w:pPr>
      <w:r>
        <w:lastRenderedPageBreak/>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45DF56FA" w:rsidR="00494EC1" w:rsidRDefault="00494EC1" w:rsidP="009846D2">
      <w:pPr>
        <w:pStyle w:val="Caption"/>
      </w:pPr>
      <w:bookmarkStart w:id="62" w:name="_Toc58838702"/>
      <w:r>
        <w:t xml:space="preserve">Figure </w:t>
      </w:r>
      <w:r w:rsidR="00F34921">
        <w:fldChar w:fldCharType="begin"/>
      </w:r>
      <w:r w:rsidR="00F34921">
        <w:instrText xml:space="preserve"> STYLEREF 1 \s </w:instrText>
      </w:r>
      <w:r w:rsidR="00F34921">
        <w:fldChar w:fldCharType="separate"/>
      </w:r>
      <w:r w:rsidR="00F34921">
        <w:rPr>
          <w:noProof/>
        </w:rPr>
        <w:t>4</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8</w:t>
      </w:r>
      <w:r w:rsidR="00F34921">
        <w:rPr>
          <w:noProof/>
        </w:rPr>
        <w:fldChar w:fldCharType="end"/>
      </w:r>
      <w:r>
        <w:t xml:space="preserve"> Robot’s coordinates are in the world frame</w:t>
      </w:r>
      <w:bookmarkEnd w:id="62"/>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r w:rsidRPr="006104FB">
        <w:rPr>
          <w:i/>
          <w:iCs/>
        </w:rPr>
        <w:t>i</w:t>
      </w:r>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F34921"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T</w:t>
      </w:r>
      <w:r w:rsidRPr="002A6521">
        <w:rPr>
          <w:rFonts w:eastAsiaTheme="minorEastAsia"/>
          <w:vertAlign w:val="superscript"/>
        </w:rPr>
        <w:t>r</w:t>
      </w:r>
      <w:r w:rsidRPr="002A6521">
        <w:rPr>
          <w:rFonts w:eastAsiaTheme="minorEastAsia"/>
          <w:vertAlign w:val="subscript"/>
        </w:rPr>
        <w:t>s</w:t>
      </w:r>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T</w:t>
      </w:r>
      <w:r w:rsidRPr="002A6521">
        <w:rPr>
          <w:rFonts w:eastAsiaTheme="minorEastAsia"/>
          <w:vertAlign w:val="superscript"/>
        </w:rPr>
        <w:t>r</w:t>
      </w:r>
      <w:r w:rsidRPr="002A6521">
        <w:rPr>
          <w:rFonts w:eastAsiaTheme="minorEastAsia"/>
          <w:vertAlign w:val="subscript"/>
        </w:rPr>
        <w:t>s</w:t>
      </w:r>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r>
        <w:t>u</w:t>
      </w:r>
      <w:r w:rsidR="002A6521">
        <w:t>ao = [x ; y] – [xo ; yo]</w:t>
      </w:r>
    </w:p>
    <w:p w14:paraId="5D92BCF8" w14:textId="047F0536" w:rsidR="00703F0B" w:rsidRDefault="00703F0B" w:rsidP="009846D2"/>
    <w:p w14:paraId="4D17B390" w14:textId="1BBB5A86" w:rsidR="0094317F" w:rsidRPr="00512D94" w:rsidRDefault="002624EF" w:rsidP="002624EF">
      <w:pPr>
        <w:spacing w:after="160" w:line="259" w:lineRule="auto"/>
      </w:pPr>
      <w:r>
        <w:br w:type="page"/>
      </w:r>
    </w:p>
    <w:p w14:paraId="752AF4AD" w14:textId="4C586B8A" w:rsidR="00236365" w:rsidRDefault="0011376B" w:rsidP="009846D2">
      <w:pPr>
        <w:pStyle w:val="Heading1"/>
      </w:pPr>
      <w:bookmarkStart w:id="63" w:name="_Toc58838668"/>
      <w:r>
        <w:lastRenderedPageBreak/>
        <w:t>Testing</w:t>
      </w:r>
      <w:r w:rsidR="00D4659C">
        <w:t>,</w:t>
      </w:r>
      <w:r>
        <w:t xml:space="preserve"> Simulation Result</w:t>
      </w:r>
      <w:r w:rsidR="00D4659C">
        <w:t>, and Conclusion</w:t>
      </w:r>
      <w:bookmarkEnd w:id="63"/>
    </w:p>
    <w:p w14:paraId="1C333B14" w14:textId="61778704" w:rsidR="00681E78" w:rsidRDefault="00383B0B" w:rsidP="00066B2C">
      <w:pPr>
        <w:pStyle w:val="Heading2"/>
      </w:pPr>
      <w:bookmarkStart w:id="64" w:name="_Toc58838669"/>
      <w:r>
        <w:t>Result</w:t>
      </w:r>
      <w:bookmarkEnd w:id="64"/>
      <w:r>
        <w:t xml:space="preserve"> </w:t>
      </w:r>
    </w:p>
    <w:p w14:paraId="41837CB8" w14:textId="5D307321" w:rsidR="00462F2A" w:rsidRPr="00462F2A" w:rsidRDefault="002624EF" w:rsidP="00462F2A">
      <w:r>
        <w:t>The project is composed of various problem area. It is composed of working with electrical devices, designing and implementing a mechanical structure, programming microcontroller and working with web development for user interface and configuration. The following sub sections will discuss the results on their distinctive problem area.</w:t>
      </w:r>
    </w:p>
    <w:p w14:paraId="6D91B226" w14:textId="46875EBE" w:rsidR="00CC4386" w:rsidRDefault="002624EF" w:rsidP="005D05E7">
      <w:pPr>
        <w:pStyle w:val="Heading3"/>
      </w:pPr>
      <w:bookmarkStart w:id="65" w:name="_Toc58838670"/>
      <w:r>
        <w:t xml:space="preserve">Implementation of </w:t>
      </w:r>
      <w:r w:rsidR="005D05E7">
        <w:t>Control</w:t>
      </w:r>
      <w:bookmarkEnd w:id="65"/>
    </w:p>
    <w:p w14:paraId="524A841A" w14:textId="749D8121" w:rsidR="002624EF" w:rsidRDefault="004C5E66" w:rsidP="002624EF">
      <w:r>
        <w:t>As discussed in chapter 4, the way the robot is controlled is by dividing the tasks into different behaviors. I have implemented Go to Goal and Obstacle avoidance behavior. These two-behavior s are able to tackle about 80 percent of the robot navigation. It can navigate in any convex environment without stacking into traps. However, in order to navigate in concave environment, an additional wall following behavior is needed, which I didn’t implement due to time constraint.</w:t>
      </w:r>
    </w:p>
    <w:p w14:paraId="596FD449" w14:textId="3B6B97C8" w:rsidR="004C5E66" w:rsidRDefault="004C5E66" w:rsidP="002624EF">
      <w:pPr>
        <w:rPr>
          <w:b/>
          <w:bCs/>
        </w:rPr>
      </w:pPr>
      <w:r w:rsidRPr="00741325">
        <w:rPr>
          <w:b/>
          <w:bCs/>
        </w:rPr>
        <w:t xml:space="preserve">Go To Goal behavior </w:t>
      </w:r>
    </w:p>
    <w:p w14:paraId="29AAA03C" w14:textId="6C89E1E6" w:rsidR="006C1D73" w:rsidRDefault="006C1D73" w:rsidP="002624EF">
      <w:pPr>
        <w:rPr>
          <w:b/>
          <w:bCs/>
        </w:rPr>
      </w:pPr>
      <w:r>
        <w:rPr>
          <w:b/>
          <w:bCs/>
        </w:rPr>
        <w:t xml:space="preserve">Test One: </w:t>
      </w:r>
      <w:r>
        <w:t>Robot moving from position from x = 0 and y = 0 to goal position x = 150, and y = 150.</w:t>
      </w:r>
    </w:p>
    <w:p w14:paraId="3183AB50" w14:textId="2C3A8498" w:rsidR="006C1D73" w:rsidRPr="00741325" w:rsidRDefault="006C1D73" w:rsidP="002624EF">
      <w:pPr>
        <w:rPr>
          <w:b/>
          <w:bCs/>
        </w:rPr>
      </w:pPr>
      <w:r>
        <w:rPr>
          <w:noProof/>
        </w:rPr>
        <w:drawing>
          <wp:inline distT="0" distB="0" distL="0" distR="0" wp14:anchorId="10A60B9B" wp14:editId="0C06550E">
            <wp:extent cx="6334074" cy="33815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92100" cy="3412533"/>
                    </a:xfrm>
                    <a:prstGeom prst="rect">
                      <a:avLst/>
                    </a:prstGeom>
                    <a:noFill/>
                    <a:ln>
                      <a:noFill/>
                    </a:ln>
                  </pic:spPr>
                </pic:pic>
              </a:graphicData>
            </a:graphic>
          </wp:inline>
        </w:drawing>
      </w:r>
    </w:p>
    <w:p w14:paraId="5166856F" w14:textId="3C8FE16B" w:rsidR="00BC4295" w:rsidRPr="00BC4295" w:rsidRDefault="00CC4386" w:rsidP="00BC4295">
      <w:r>
        <w:t>PID parameters</w:t>
      </w:r>
      <w:r w:rsidR="006C1D73">
        <w:t xml:space="preserve">: </w:t>
      </w:r>
      <w:r>
        <w:t xml:space="preserve"> Kp  = 2, Ki = 0.05, Kd = 0</w:t>
      </w:r>
      <w:r w:rsidR="005D05E7">
        <w:t>.</w:t>
      </w:r>
    </w:p>
    <w:p w14:paraId="40FCDC73" w14:textId="77777777" w:rsidR="005D05E7" w:rsidRDefault="009E4475" w:rsidP="005D05E7">
      <w:pPr>
        <w:keepNext/>
      </w:pPr>
      <w:r>
        <w:rPr>
          <w:noProof/>
        </w:rPr>
        <w:lastRenderedPageBreak/>
        <w:drawing>
          <wp:inline distT="0" distB="0" distL="0" distR="0" wp14:anchorId="4B503A65" wp14:editId="4F26C678">
            <wp:extent cx="6019507" cy="3045124"/>
            <wp:effectExtent l="0" t="0" r="63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BEBA8EAE-BF5A-486C-A8C5-ECC9F3942E4B}">
                          <a14:imgProps xmlns:a14="http://schemas.microsoft.com/office/drawing/2010/main">
                            <a14:imgLayer r:embed="rId6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74401" cy="3072894"/>
                    </a:xfrm>
                    <a:prstGeom prst="rect">
                      <a:avLst/>
                    </a:prstGeom>
                    <a:noFill/>
                    <a:ln>
                      <a:noFill/>
                    </a:ln>
                  </pic:spPr>
                </pic:pic>
              </a:graphicData>
            </a:graphic>
          </wp:inline>
        </w:drawing>
      </w:r>
    </w:p>
    <w:p w14:paraId="1DDDF163" w14:textId="3335B5A5" w:rsidR="009E4475" w:rsidRPr="009E4475" w:rsidRDefault="005D05E7" w:rsidP="005D05E7">
      <w:pPr>
        <w:pStyle w:val="Caption"/>
      </w:pPr>
      <w:bookmarkStart w:id="66" w:name="_Toc58838703"/>
      <w:r>
        <w:t xml:space="preserve">Figure </w:t>
      </w:r>
      <w:r w:rsidR="00F34921">
        <w:fldChar w:fldCharType="begin"/>
      </w:r>
      <w:r w:rsidR="00F34921">
        <w:instrText xml:space="preserve"> STYLEREF 1</w:instrText>
      </w:r>
      <w:r w:rsidR="00F34921">
        <w:instrText xml:space="preserve">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w:t>
      </w:r>
      <w:r w:rsidR="00F34921">
        <w:rPr>
          <w:noProof/>
        </w:rPr>
        <w:fldChar w:fldCharType="end"/>
      </w:r>
      <w:r>
        <w:t xml:space="preserve"> Position of Robot while moving from (0,0) to (</w:t>
      </w:r>
      <w:r w:rsidR="006C1D73">
        <w:t>15</w:t>
      </w:r>
      <w:r>
        <w:t>0,</w:t>
      </w:r>
      <w:r w:rsidR="006C1D73">
        <w:t>15</w:t>
      </w:r>
      <w:r>
        <w:t>0)</w:t>
      </w:r>
      <w:bookmarkEnd w:id="66"/>
    </w:p>
    <w:p w14:paraId="0AA4F04A" w14:textId="2EF96093" w:rsidR="0091779A" w:rsidRDefault="0091779A" w:rsidP="009846D2"/>
    <w:p w14:paraId="0A4A66E1" w14:textId="77777777" w:rsidR="005D05E7" w:rsidRDefault="00D60ECF" w:rsidP="005D05E7">
      <w:pPr>
        <w:keepNext/>
      </w:pPr>
      <w:r>
        <w:rPr>
          <w:noProof/>
        </w:rPr>
        <w:drawing>
          <wp:inline distT="0" distB="0" distL="0" distR="0" wp14:anchorId="4FF106D9" wp14:editId="1BFC1202">
            <wp:extent cx="6019165" cy="3044308"/>
            <wp:effectExtent l="0" t="0" r="63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052169" cy="3061001"/>
                    </a:xfrm>
                    <a:prstGeom prst="rect">
                      <a:avLst/>
                    </a:prstGeom>
                    <a:noFill/>
                    <a:ln>
                      <a:noFill/>
                    </a:ln>
                  </pic:spPr>
                </pic:pic>
              </a:graphicData>
            </a:graphic>
          </wp:inline>
        </w:drawing>
      </w:r>
    </w:p>
    <w:p w14:paraId="2FFAADB0" w14:textId="1E47C2DD" w:rsidR="005B4001" w:rsidRDefault="005D05E7" w:rsidP="005D05E7">
      <w:pPr>
        <w:pStyle w:val="Caption"/>
      </w:pPr>
      <w:bookmarkStart w:id="67" w:name="_Toc58838704"/>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2</w:t>
      </w:r>
      <w:r w:rsidR="00F34921">
        <w:rPr>
          <w:noProof/>
        </w:rPr>
        <w:fldChar w:fldCharType="end"/>
      </w:r>
      <w:r>
        <w:t xml:space="preserve"> </w:t>
      </w:r>
      <w:r w:rsidR="00771838">
        <w:t>performance</w:t>
      </w:r>
      <w:r>
        <w:t xml:space="preserve"> of the robot </w:t>
      </w:r>
      <w:r w:rsidR="00771838">
        <w:t xml:space="preserve">angle tracking </w:t>
      </w:r>
      <w:r>
        <w:t>while moving from position (0,0) to (</w:t>
      </w:r>
      <w:r w:rsidR="006C1D73">
        <w:t>15</w:t>
      </w:r>
      <w:r>
        <w:t>0,</w:t>
      </w:r>
      <w:r w:rsidR="006C1D73">
        <w:t>15</w:t>
      </w:r>
      <w:r>
        <w:t>0)</w:t>
      </w:r>
      <w:bookmarkEnd w:id="67"/>
    </w:p>
    <w:p w14:paraId="73BA387A" w14:textId="77777777" w:rsidR="006C1D73" w:rsidRDefault="006C1D73" w:rsidP="00CC4386">
      <w:r w:rsidRPr="006C1D73">
        <w:rPr>
          <w:b/>
          <w:bCs/>
        </w:rPr>
        <w:t>Test two</w:t>
      </w:r>
      <w:r>
        <w:rPr>
          <w:b/>
          <w:bCs/>
        </w:rPr>
        <w:t xml:space="preserve">: </w:t>
      </w:r>
      <w:r w:rsidR="00CC4386">
        <w:t xml:space="preserve">Robot moving a </w:t>
      </w:r>
      <w:r w:rsidR="000C0289">
        <w:t>straight</w:t>
      </w:r>
      <w:r w:rsidR="00CC4386">
        <w:t xml:space="preserve"> line from position from x = 50 and y = 0 to goal position x = 150, and y = 0 </w:t>
      </w:r>
    </w:p>
    <w:p w14:paraId="5457E297" w14:textId="10D9C251" w:rsidR="00CC4386" w:rsidRPr="006C1D73" w:rsidRDefault="00CC4386" w:rsidP="00CC4386">
      <w:pPr>
        <w:rPr>
          <w:b/>
          <w:bCs/>
        </w:rPr>
      </w:pPr>
      <w:r>
        <w:t>PID parameters</w:t>
      </w:r>
      <w:r w:rsidR="006C1D73">
        <w:t>:</w:t>
      </w:r>
      <w:r>
        <w:t xml:space="preserve"> Kp  = 2, Ki = 0.05, Kd = 0</w:t>
      </w:r>
    </w:p>
    <w:p w14:paraId="63B8F9F7" w14:textId="77777777" w:rsidR="00C1695B" w:rsidRDefault="000C0289" w:rsidP="00C1695B">
      <w:pPr>
        <w:keepNext/>
      </w:pPr>
      <w:r>
        <w:rPr>
          <w:noProof/>
        </w:rPr>
        <w:lastRenderedPageBreak/>
        <w:drawing>
          <wp:inline distT="0" distB="0" distL="0" distR="0" wp14:anchorId="6E6900D8" wp14:editId="39AA5DEC">
            <wp:extent cx="6242507" cy="3157268"/>
            <wp:effectExtent l="0" t="0" r="635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5290" cy="3158676"/>
                    </a:xfrm>
                    <a:prstGeom prst="rect">
                      <a:avLst/>
                    </a:prstGeom>
                    <a:noFill/>
                    <a:ln>
                      <a:noFill/>
                    </a:ln>
                  </pic:spPr>
                </pic:pic>
              </a:graphicData>
            </a:graphic>
          </wp:inline>
        </w:drawing>
      </w:r>
    </w:p>
    <w:p w14:paraId="4C146875" w14:textId="49CAC316" w:rsidR="000C0289" w:rsidRDefault="00C1695B" w:rsidP="00C1695B">
      <w:pPr>
        <w:pStyle w:val="Caption"/>
      </w:pPr>
      <w:bookmarkStart w:id="68" w:name="_Toc58838705"/>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3</w:t>
      </w:r>
      <w:r w:rsidR="00F34921">
        <w:rPr>
          <w:noProof/>
        </w:rPr>
        <w:fldChar w:fldCharType="end"/>
      </w:r>
      <w:r>
        <w:t xml:space="preserve"> </w:t>
      </w:r>
      <w:r w:rsidR="00771838">
        <w:t>performance</w:t>
      </w:r>
      <w:r w:rsidR="00771838" w:rsidRPr="009131A9">
        <w:t xml:space="preserve"> of the robot </w:t>
      </w:r>
      <w:r w:rsidR="00771838">
        <w:t xml:space="preserve">moving on a straight line </w:t>
      </w:r>
      <w:r>
        <w:t>for PID of Kp = 2, Ki = 0.05, Kd = 0</w:t>
      </w:r>
      <w:bookmarkEnd w:id="68"/>
    </w:p>
    <w:p w14:paraId="07F54270" w14:textId="77777777" w:rsidR="00C1695B" w:rsidRPr="00C1695B" w:rsidRDefault="00C1695B" w:rsidP="00C1695B"/>
    <w:p w14:paraId="60563BB0" w14:textId="0E58BBEE" w:rsidR="00CC4386" w:rsidRDefault="00F87DB1" w:rsidP="00CC4386">
      <w:r>
        <w:t>P</w:t>
      </w:r>
      <w:r w:rsidR="0050143F">
        <w:t>ID parameters</w:t>
      </w:r>
      <w:r w:rsidR="006C1D73">
        <w:t>:</w:t>
      </w:r>
      <w:r w:rsidR="0050143F">
        <w:t xml:space="preserve"> Kp  = 2.5, Ki = 0.5, Kd = 0.1</w:t>
      </w:r>
    </w:p>
    <w:p w14:paraId="0F7F3A43" w14:textId="77777777" w:rsidR="00C1695B" w:rsidRDefault="00F87DB1" w:rsidP="00C1695B">
      <w:pPr>
        <w:keepNext/>
      </w:pPr>
      <w:r>
        <w:rPr>
          <w:noProof/>
        </w:rPr>
        <w:drawing>
          <wp:inline distT="0" distB="0" distL="0" distR="0" wp14:anchorId="71A796BE" wp14:editId="40911FAA">
            <wp:extent cx="6225450" cy="3148641"/>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7647" cy="3149752"/>
                    </a:xfrm>
                    <a:prstGeom prst="rect">
                      <a:avLst/>
                    </a:prstGeom>
                    <a:noFill/>
                    <a:ln>
                      <a:noFill/>
                    </a:ln>
                  </pic:spPr>
                </pic:pic>
              </a:graphicData>
            </a:graphic>
          </wp:inline>
        </w:drawing>
      </w:r>
    </w:p>
    <w:p w14:paraId="04856BC2" w14:textId="5A9DD2EC" w:rsidR="00F87DB1" w:rsidRDefault="00C1695B" w:rsidP="00C1695B">
      <w:pPr>
        <w:pStyle w:val="Caption"/>
      </w:pPr>
      <w:bookmarkStart w:id="69" w:name="_Toc58838706"/>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4</w:t>
      </w:r>
      <w:r w:rsidR="00F34921">
        <w:rPr>
          <w:noProof/>
        </w:rPr>
        <w:fldChar w:fldCharType="end"/>
      </w:r>
      <w:r>
        <w:t xml:space="preserve"> </w:t>
      </w:r>
      <w:r w:rsidRPr="00016305">
        <w:t xml:space="preserve"> </w:t>
      </w:r>
      <w:r w:rsidR="00771838">
        <w:t>performance</w:t>
      </w:r>
      <w:r w:rsidR="00771838" w:rsidRPr="009131A9">
        <w:t xml:space="preserve"> of the robot </w:t>
      </w:r>
      <w:r w:rsidR="00771838">
        <w:t xml:space="preserve">moving on a straight line </w:t>
      </w:r>
      <w:r w:rsidRPr="00016305">
        <w:t>for PID of Kp = 2</w:t>
      </w:r>
      <w:r>
        <w:t>.5</w:t>
      </w:r>
      <w:r w:rsidRPr="00016305">
        <w:t>, Ki = 0.5, Kd = 0</w:t>
      </w:r>
      <w:r>
        <w:t>.1</w:t>
      </w:r>
      <w:bookmarkEnd w:id="69"/>
    </w:p>
    <w:p w14:paraId="4A1E182E" w14:textId="77777777" w:rsidR="00C1695B" w:rsidRPr="00C1695B" w:rsidRDefault="00C1695B" w:rsidP="00C1695B"/>
    <w:p w14:paraId="3993FD16" w14:textId="7692DF93" w:rsidR="00F87DB1" w:rsidRDefault="00F87DB1" w:rsidP="00F87DB1">
      <w:r>
        <w:t>ID parameters of Kp  = 20, Ki = 10, Kd = 5</w:t>
      </w:r>
    </w:p>
    <w:p w14:paraId="04DF32E5" w14:textId="77777777" w:rsidR="00C1695B" w:rsidRDefault="002B7CF5" w:rsidP="00C1695B">
      <w:pPr>
        <w:keepNext/>
      </w:pPr>
      <w:r>
        <w:rPr>
          <w:noProof/>
        </w:rPr>
        <w:lastRenderedPageBreak/>
        <w:drawing>
          <wp:inline distT="0" distB="0" distL="0" distR="0" wp14:anchorId="527D8B57" wp14:editId="1A57CFDB">
            <wp:extent cx="5943600" cy="31737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173730"/>
                    </a:xfrm>
                    <a:prstGeom prst="rect">
                      <a:avLst/>
                    </a:prstGeom>
                    <a:noFill/>
                    <a:ln>
                      <a:noFill/>
                    </a:ln>
                  </pic:spPr>
                </pic:pic>
              </a:graphicData>
            </a:graphic>
          </wp:inline>
        </w:drawing>
      </w:r>
    </w:p>
    <w:p w14:paraId="052BEECA" w14:textId="207CCF70" w:rsidR="00F87DB1" w:rsidRDefault="00C1695B" w:rsidP="00C1695B">
      <w:pPr>
        <w:pStyle w:val="Caption"/>
      </w:pPr>
      <w:bookmarkStart w:id="70" w:name="_Toc58838707"/>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5</w:t>
      </w:r>
      <w:r w:rsidR="00F34921">
        <w:rPr>
          <w:noProof/>
        </w:rPr>
        <w:fldChar w:fldCharType="end"/>
      </w:r>
      <w:r>
        <w:t xml:space="preserve"> </w:t>
      </w:r>
      <w:r w:rsidRPr="009131A9">
        <w:t xml:space="preserve"> </w:t>
      </w:r>
      <w:r w:rsidR="00771838">
        <w:t>performance</w:t>
      </w:r>
      <w:r w:rsidRPr="009131A9">
        <w:t xml:space="preserve"> of the robot </w:t>
      </w:r>
      <w:r w:rsidR="00771838">
        <w:t xml:space="preserve">moving on a straight line </w:t>
      </w:r>
      <w:r w:rsidRPr="009131A9">
        <w:t>for PID of Kp = 2</w:t>
      </w:r>
      <w:r>
        <w:t>0</w:t>
      </w:r>
      <w:r w:rsidRPr="009131A9">
        <w:t xml:space="preserve">, Ki = </w:t>
      </w:r>
      <w:r>
        <w:t>1</w:t>
      </w:r>
      <w:r w:rsidRPr="009131A9">
        <w:t xml:space="preserve">0., Kd = </w:t>
      </w:r>
      <w:r>
        <w:t>5</w:t>
      </w:r>
      <w:bookmarkEnd w:id="70"/>
    </w:p>
    <w:p w14:paraId="1C144157" w14:textId="501B5882" w:rsidR="00771838" w:rsidRDefault="00771838" w:rsidP="00771838"/>
    <w:p w14:paraId="3A1BF0A9" w14:textId="6872D44C" w:rsidR="00A95C6B" w:rsidRPr="00A95C6B" w:rsidRDefault="00771838" w:rsidP="00A95C6B">
      <w:r>
        <w:t>Figure 5.5 shows PID parameters’ of Kp = 20, Ki = 10 and Kd = 5 give the best result for the robot while moving in a straight line.</w:t>
      </w:r>
    </w:p>
    <w:p w14:paraId="48084D29" w14:textId="5465A937" w:rsidR="005D05E7" w:rsidRDefault="005D05E7" w:rsidP="005D05E7">
      <w:pPr>
        <w:pStyle w:val="Heading3"/>
      </w:pPr>
      <w:bookmarkStart w:id="71" w:name="_Toc58838671"/>
      <w:r>
        <w:t>Hardware</w:t>
      </w:r>
      <w:bookmarkEnd w:id="71"/>
    </w:p>
    <w:p w14:paraId="3E6DB3C3" w14:textId="77777777" w:rsidR="001D733B" w:rsidRDefault="0038372B" w:rsidP="0038372B">
      <w:r w:rsidRPr="0038372B">
        <w:rPr>
          <w:b/>
          <w:bCs/>
          <w:u w:val="single"/>
        </w:rPr>
        <w:t>Trial One</w:t>
      </w:r>
      <w:r w:rsidR="003C618C">
        <w:rPr>
          <w:b/>
          <w:bCs/>
          <w:u w:val="single"/>
        </w:rPr>
        <w:t xml:space="preserve">: </w:t>
      </w:r>
      <w:r w:rsidR="003C618C">
        <w:t xml:space="preserve"> </w:t>
      </w:r>
    </w:p>
    <w:p w14:paraId="5B198729" w14:textId="6D8CB9FB" w:rsidR="0038372B" w:rsidRDefault="001D733B" w:rsidP="001D733B">
      <w:pPr>
        <w:pStyle w:val="ListParagraph"/>
        <w:numPr>
          <w:ilvl w:val="0"/>
          <w:numId w:val="31"/>
        </w:numPr>
      </w:pPr>
      <w:r>
        <w:t>Foam board for robot’s chassis implementation</w:t>
      </w:r>
    </w:p>
    <w:p w14:paraId="1ECD377D" w14:textId="2629A736" w:rsidR="001D733B" w:rsidRPr="003C618C" w:rsidRDefault="001D733B" w:rsidP="001D733B">
      <w:pPr>
        <w:pStyle w:val="ListParagraph"/>
        <w:numPr>
          <w:ilvl w:val="0"/>
          <w:numId w:val="31"/>
        </w:numPr>
      </w:pPr>
      <w:r>
        <w:t>Motor and Infrared code is written</w:t>
      </w:r>
    </w:p>
    <w:p w14:paraId="7FF60E84" w14:textId="270081DC" w:rsidR="00DD54D4" w:rsidRDefault="0038372B" w:rsidP="00DD54D4">
      <w:r>
        <w:rPr>
          <w:noProof/>
        </w:rPr>
        <w:drawing>
          <wp:inline distT="0" distB="0" distL="0" distR="0" wp14:anchorId="1B025BEE" wp14:editId="3277A894">
            <wp:extent cx="5540415" cy="2441275"/>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sharpenSoften amount="25000"/>
                              </a14:imgEffect>
                            </a14:imgLayer>
                          </a14:imgProps>
                        </a:ext>
                        <a:ext uri="{28A0092B-C50C-407E-A947-70E740481C1C}">
                          <a14:useLocalDpi xmlns:a14="http://schemas.microsoft.com/office/drawing/2010/main" val="0"/>
                        </a:ext>
                      </a:extLst>
                    </a:blip>
                    <a:srcRect t="2665" r="4479" b="11448"/>
                    <a:stretch/>
                  </pic:blipFill>
                  <pic:spPr bwMode="auto">
                    <a:xfrm>
                      <a:off x="0" y="0"/>
                      <a:ext cx="5575308" cy="2456650"/>
                    </a:xfrm>
                    <a:prstGeom prst="rect">
                      <a:avLst/>
                    </a:prstGeom>
                    <a:noFill/>
                    <a:ln>
                      <a:noFill/>
                    </a:ln>
                    <a:extLst>
                      <a:ext uri="{53640926-AAD7-44D8-BBD7-CCE9431645EC}">
                        <a14:shadowObscured xmlns:a14="http://schemas.microsoft.com/office/drawing/2010/main"/>
                      </a:ext>
                    </a:extLst>
                  </pic:spPr>
                </pic:pic>
              </a:graphicData>
            </a:graphic>
          </wp:inline>
        </w:drawing>
      </w:r>
    </w:p>
    <w:p w14:paraId="5982AB17" w14:textId="703E6A44" w:rsidR="001D733B" w:rsidRDefault="001D733B" w:rsidP="001D733B">
      <w:pPr>
        <w:pStyle w:val="Caption"/>
      </w:pPr>
      <w:bookmarkStart w:id="72" w:name="_Toc58838708"/>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6</w:t>
      </w:r>
      <w:r w:rsidR="00F34921">
        <w:rPr>
          <w:noProof/>
        </w:rPr>
        <w:fldChar w:fldCharType="end"/>
      </w:r>
      <w:r>
        <w:t xml:space="preserve"> Phase one implementation of RoboClean</w:t>
      </w:r>
      <w:bookmarkEnd w:id="72"/>
    </w:p>
    <w:p w14:paraId="126CC971" w14:textId="77777777" w:rsidR="001D733B" w:rsidRPr="001D733B" w:rsidRDefault="001D733B" w:rsidP="001D733B"/>
    <w:p w14:paraId="2004CAC3" w14:textId="7278ACEB" w:rsidR="0038372B" w:rsidRDefault="0038372B" w:rsidP="00DD54D4">
      <w:r w:rsidRPr="0038372B">
        <w:rPr>
          <w:b/>
          <w:bCs/>
          <w:u w:val="single"/>
        </w:rPr>
        <w:lastRenderedPageBreak/>
        <w:t>Trial two</w:t>
      </w:r>
      <w:r w:rsidR="003C618C">
        <w:rPr>
          <w:b/>
          <w:bCs/>
          <w:u w:val="single"/>
        </w:rPr>
        <w:t xml:space="preserve"> </w:t>
      </w:r>
      <w:r w:rsidR="003C618C">
        <w:t>: upgraded to cardboard and most of the code is written except ultrasonic sensor and servo motor code.</w:t>
      </w:r>
    </w:p>
    <w:p w14:paraId="1A8EAE68" w14:textId="59DBABB3" w:rsidR="001D733B" w:rsidRDefault="001D733B" w:rsidP="00DD54D4">
      <w:r>
        <w:tab/>
        <w:t>Chassis structure is upgraded to cardboard</w:t>
      </w:r>
    </w:p>
    <w:p w14:paraId="5B56D2D5" w14:textId="338B0C16" w:rsidR="001D733B" w:rsidRDefault="001D733B" w:rsidP="00DD54D4">
      <w:r>
        <w:tab/>
        <w:t>Odometry is implemented</w:t>
      </w:r>
    </w:p>
    <w:p w14:paraId="785B650E" w14:textId="6892BD30" w:rsidR="001D733B" w:rsidRPr="003C618C" w:rsidRDefault="001D733B" w:rsidP="00DD54D4">
      <w:r>
        <w:tab/>
        <w:t>Go-To-Goal behavior is implemented</w:t>
      </w:r>
    </w:p>
    <w:p w14:paraId="05F01CBF" w14:textId="03AC6203" w:rsidR="0038372B" w:rsidRDefault="0038372B" w:rsidP="005D05E7">
      <w:r>
        <w:rPr>
          <w:noProof/>
        </w:rPr>
        <w:drawing>
          <wp:inline distT="0" distB="0" distL="0" distR="0" wp14:anchorId="60643092" wp14:editId="42AAC8E4">
            <wp:extent cx="5943600" cy="2639683"/>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BEBA8EAE-BF5A-486C-A8C5-ECC9F3942E4B}">
                          <a14:imgProps xmlns:a14="http://schemas.microsoft.com/office/drawing/2010/main">
                            <a14:imgLayer r:embed="rId7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5003" cy="2640306"/>
                    </a:xfrm>
                    <a:prstGeom prst="rect">
                      <a:avLst/>
                    </a:prstGeom>
                    <a:noFill/>
                    <a:ln>
                      <a:noFill/>
                    </a:ln>
                  </pic:spPr>
                </pic:pic>
              </a:graphicData>
            </a:graphic>
          </wp:inline>
        </w:drawing>
      </w:r>
    </w:p>
    <w:p w14:paraId="0738C391" w14:textId="5742089D" w:rsidR="001D733B" w:rsidRDefault="001D733B" w:rsidP="001D733B">
      <w:pPr>
        <w:pStyle w:val="Caption"/>
      </w:pPr>
      <w:bookmarkStart w:id="73" w:name="_Toc58838709"/>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7</w:t>
      </w:r>
      <w:r w:rsidR="00F34921">
        <w:rPr>
          <w:noProof/>
        </w:rPr>
        <w:fldChar w:fldCharType="end"/>
      </w:r>
      <w:r w:rsidR="00AC52B5">
        <w:t xml:space="preserve"> </w:t>
      </w:r>
      <w:r w:rsidRPr="001D733B">
        <w:t xml:space="preserve">Phase </w:t>
      </w:r>
      <w:r>
        <w:t>two</w:t>
      </w:r>
      <w:r w:rsidRPr="001D733B">
        <w:t xml:space="preserve"> implementation of RoboClean</w:t>
      </w:r>
      <w:bookmarkEnd w:id="73"/>
    </w:p>
    <w:p w14:paraId="5F4AD341" w14:textId="77777777" w:rsidR="001D733B" w:rsidRDefault="003C618C" w:rsidP="005D05E7">
      <w:r w:rsidRPr="003C618C">
        <w:rPr>
          <w:b/>
          <w:bCs/>
          <w:u w:val="single"/>
        </w:rPr>
        <w:t>Trial three</w:t>
      </w:r>
      <w:r>
        <w:t xml:space="preserve">: </w:t>
      </w:r>
    </w:p>
    <w:p w14:paraId="14158BD7" w14:textId="7049ADED" w:rsidR="0038372B" w:rsidRDefault="001D733B" w:rsidP="001D733B">
      <w:r>
        <w:tab/>
        <w:t>upgraded to designed actual size</w:t>
      </w:r>
    </w:p>
    <w:p w14:paraId="55A24DA4" w14:textId="6B907F3E" w:rsidR="001D733B" w:rsidRDefault="001D733B" w:rsidP="001D733B">
      <w:r>
        <w:tab/>
        <w:t>ultrasonic and servo is added and implemented</w:t>
      </w:r>
    </w:p>
    <w:p w14:paraId="216E63C4" w14:textId="61D65644" w:rsidR="001D733B" w:rsidRPr="003C618C" w:rsidRDefault="001D733B" w:rsidP="001D733B">
      <w:r>
        <w:tab/>
        <w:t>Node MCU esp8622</w:t>
      </w:r>
      <w:r w:rsidR="00D4659C">
        <w:t xml:space="preserve"> W-Fi module</w:t>
      </w:r>
      <w:r>
        <w:t xml:space="preserve"> is added and the robot is interfaced with a </w:t>
      </w:r>
      <w:r w:rsidR="00D4659C">
        <w:t xml:space="preserve">web </w:t>
      </w:r>
      <w:r>
        <w:t>UI</w:t>
      </w:r>
    </w:p>
    <w:p w14:paraId="2C2DFEF9" w14:textId="10A94A1C" w:rsidR="003C618C" w:rsidRDefault="003C618C" w:rsidP="005D05E7">
      <w:pPr>
        <w:rPr>
          <w:b/>
          <w:bCs/>
          <w:u w:val="single"/>
        </w:rPr>
      </w:pPr>
      <w:r>
        <w:rPr>
          <w:noProof/>
        </w:rPr>
        <w:drawing>
          <wp:inline distT="0" distB="0" distL="0" distR="0" wp14:anchorId="6EF39713" wp14:editId="08A4F4D6">
            <wp:extent cx="5943600" cy="2718435"/>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718435"/>
                    </a:xfrm>
                    <a:prstGeom prst="rect">
                      <a:avLst/>
                    </a:prstGeom>
                    <a:noFill/>
                    <a:ln>
                      <a:noFill/>
                    </a:ln>
                  </pic:spPr>
                </pic:pic>
              </a:graphicData>
            </a:graphic>
          </wp:inline>
        </w:drawing>
      </w:r>
    </w:p>
    <w:p w14:paraId="498CCA0C" w14:textId="3946A259" w:rsidR="00AC52B5" w:rsidRDefault="00AC52B5" w:rsidP="00AC52B5">
      <w:pPr>
        <w:pStyle w:val="Caption"/>
        <w:rPr>
          <w:b/>
          <w:bCs/>
          <w:u w:val="single"/>
        </w:rPr>
      </w:pPr>
      <w:bookmarkStart w:id="74" w:name="_Toc58838710"/>
      <w:r>
        <w:lastRenderedPageBreak/>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8</w:t>
      </w:r>
      <w:r w:rsidR="00F34921">
        <w:rPr>
          <w:noProof/>
        </w:rPr>
        <w:fldChar w:fldCharType="end"/>
      </w:r>
      <w:r>
        <w:t xml:space="preserve"> Phase three implementation of RoboClean</w:t>
      </w:r>
      <w:bookmarkEnd w:id="74"/>
    </w:p>
    <w:p w14:paraId="6728985B" w14:textId="77777777" w:rsidR="008832F1" w:rsidRDefault="008832F1" w:rsidP="005D05E7">
      <w:pPr>
        <w:rPr>
          <w:b/>
          <w:bCs/>
          <w:u w:val="single"/>
        </w:rPr>
      </w:pPr>
      <w:r>
        <w:rPr>
          <w:b/>
          <w:bCs/>
          <w:u w:val="single"/>
        </w:rPr>
        <w:t>Last trial</w:t>
      </w:r>
    </w:p>
    <w:p w14:paraId="06FE92BA" w14:textId="6BFE8B72" w:rsidR="008832F1" w:rsidRDefault="008832F1" w:rsidP="005D05E7">
      <w:pPr>
        <w:rPr>
          <w:b/>
          <w:bCs/>
          <w:u w:val="single"/>
        </w:rPr>
      </w:pPr>
      <w:r>
        <w:rPr>
          <w:noProof/>
        </w:rPr>
        <w:drawing>
          <wp:anchor distT="0" distB="0" distL="114300" distR="114300" simplePos="0" relativeHeight="251663360" behindDoc="0" locked="0" layoutInCell="1" allowOverlap="1" wp14:anchorId="2BBF6BF7" wp14:editId="4DC37B4C">
            <wp:simplePos x="0" y="0"/>
            <wp:positionH relativeFrom="column">
              <wp:posOffset>3150354</wp:posOffset>
            </wp:positionH>
            <wp:positionV relativeFrom="paragraph">
              <wp:posOffset>327803</wp:posOffset>
            </wp:positionV>
            <wp:extent cx="3355975" cy="210375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5816" r="4523"/>
                    <a:stretch/>
                  </pic:blipFill>
                  <pic:spPr bwMode="auto">
                    <a:xfrm>
                      <a:off x="0" y="0"/>
                      <a:ext cx="3355975" cy="2103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rsidR="007E4C50">
        <w:t>Vacuum c</w:t>
      </w:r>
      <w:r>
        <w:t xml:space="preserve">leaning </w:t>
      </w:r>
      <w:r w:rsidR="007E4C50">
        <w:t>mechanism is implemented</w:t>
      </w:r>
    </w:p>
    <w:p w14:paraId="108B1052" w14:textId="7E278A8E" w:rsidR="001D733B" w:rsidRDefault="008832F1" w:rsidP="005D05E7">
      <w:pPr>
        <w:rPr>
          <w:b/>
          <w:bCs/>
          <w:u w:val="single"/>
        </w:rPr>
      </w:pPr>
      <w:r>
        <w:rPr>
          <w:noProof/>
        </w:rPr>
        <w:drawing>
          <wp:anchor distT="0" distB="0" distL="114300" distR="114300" simplePos="0" relativeHeight="251664384" behindDoc="0" locked="0" layoutInCell="1" allowOverlap="1" wp14:anchorId="53171F68" wp14:editId="71F91517">
            <wp:simplePos x="0" y="0"/>
            <wp:positionH relativeFrom="column">
              <wp:posOffset>0</wp:posOffset>
            </wp:positionH>
            <wp:positionV relativeFrom="paragraph">
              <wp:posOffset>0</wp:posOffset>
            </wp:positionV>
            <wp:extent cx="3030220" cy="2104390"/>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30220" cy="2104390"/>
                    </a:xfrm>
                    <a:prstGeom prst="rect">
                      <a:avLst/>
                    </a:prstGeom>
                    <a:noFill/>
                    <a:ln>
                      <a:noFill/>
                    </a:ln>
                  </pic:spPr>
                </pic:pic>
              </a:graphicData>
            </a:graphic>
          </wp:anchor>
        </w:drawing>
      </w:r>
    </w:p>
    <w:p w14:paraId="3E15EFF1" w14:textId="546C3BAE" w:rsidR="008832F1" w:rsidRDefault="008832F1" w:rsidP="005D05E7">
      <w:pPr>
        <w:rPr>
          <w:b/>
          <w:bCs/>
          <w:u w:val="single"/>
        </w:rPr>
      </w:pPr>
    </w:p>
    <w:p w14:paraId="3F691E35" w14:textId="4EBC1E8A" w:rsidR="008832F1" w:rsidRPr="003C618C" w:rsidRDefault="008832F1" w:rsidP="005D05E7">
      <w:pPr>
        <w:rPr>
          <w:b/>
          <w:bCs/>
          <w:u w:val="single"/>
        </w:rPr>
      </w:pPr>
      <w:r>
        <w:rPr>
          <w:noProof/>
        </w:rPr>
        <w:drawing>
          <wp:anchor distT="0" distB="0" distL="114300" distR="114300" simplePos="0" relativeHeight="251666432" behindDoc="0" locked="0" layoutInCell="1" allowOverlap="1" wp14:anchorId="3EF8325B" wp14:editId="1AD9962F">
            <wp:simplePos x="0" y="0"/>
            <wp:positionH relativeFrom="column">
              <wp:posOffset>-635</wp:posOffset>
            </wp:positionH>
            <wp:positionV relativeFrom="paragraph">
              <wp:posOffset>309880</wp:posOffset>
            </wp:positionV>
            <wp:extent cx="2930525" cy="2242820"/>
            <wp:effectExtent l="0" t="0" r="3175" b="508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1231" r="15250"/>
                    <a:stretch/>
                  </pic:blipFill>
                  <pic:spPr bwMode="auto">
                    <a:xfrm>
                      <a:off x="0" y="0"/>
                      <a:ext cx="2930525" cy="2242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7A5B8107" wp14:editId="78E70BEC">
            <wp:simplePos x="0" y="0"/>
            <wp:positionH relativeFrom="column">
              <wp:posOffset>3265578</wp:posOffset>
            </wp:positionH>
            <wp:positionV relativeFrom="paragraph">
              <wp:posOffset>313965</wp:posOffset>
            </wp:positionV>
            <wp:extent cx="3238500" cy="2195195"/>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9944" r="7083"/>
                    <a:stretch/>
                  </pic:blipFill>
                  <pic:spPr bwMode="auto">
                    <a:xfrm>
                      <a:off x="0" y="0"/>
                      <a:ext cx="3238500" cy="2195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310BAA" w14:textId="464F9567" w:rsidR="005D05E7" w:rsidRDefault="005D05E7" w:rsidP="005D05E7"/>
    <w:p w14:paraId="7623672F" w14:textId="345D073C" w:rsidR="00754156" w:rsidRDefault="00754156" w:rsidP="00754156">
      <w:pPr>
        <w:pStyle w:val="Caption"/>
      </w:pPr>
      <w:bookmarkStart w:id="75" w:name="_Toc58838711"/>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t>:</w:t>
      </w:r>
      <w:r w:rsidR="00F34921">
        <w:fldChar w:fldCharType="begin"/>
      </w:r>
      <w:r w:rsidR="00F34921">
        <w:instrText xml:space="preserve"> SEQ Figure \* ARABIC \s 1 </w:instrText>
      </w:r>
      <w:r w:rsidR="00F34921">
        <w:fldChar w:fldCharType="separate"/>
      </w:r>
      <w:r w:rsidR="00F34921">
        <w:rPr>
          <w:noProof/>
        </w:rPr>
        <w:t>9</w:t>
      </w:r>
      <w:r w:rsidR="00F34921">
        <w:rPr>
          <w:noProof/>
        </w:rPr>
        <w:fldChar w:fldCharType="end"/>
      </w:r>
      <w:r>
        <w:t xml:space="preserve"> Last phase </w:t>
      </w:r>
      <w:r w:rsidRPr="001D733B">
        <w:t>implementation of RoboClean</w:t>
      </w:r>
      <w:bookmarkEnd w:id="75"/>
    </w:p>
    <w:p w14:paraId="43973CF3" w14:textId="77E20ED0" w:rsidR="00CC4386" w:rsidRDefault="001D733B" w:rsidP="00D4659C">
      <w:pPr>
        <w:pStyle w:val="Heading3"/>
      </w:pPr>
      <w:r>
        <w:br w:type="page"/>
      </w:r>
    </w:p>
    <w:p w14:paraId="3B84F47C" w14:textId="2E10012A" w:rsidR="00462F2A" w:rsidRPr="00462F2A" w:rsidRDefault="00236365" w:rsidP="00462F2A">
      <w:pPr>
        <w:pStyle w:val="Heading2"/>
      </w:pPr>
      <w:bookmarkStart w:id="76" w:name="_Toc58838672"/>
      <w:r>
        <w:lastRenderedPageBreak/>
        <w:t>Conclusion</w:t>
      </w:r>
      <w:bookmarkEnd w:id="76"/>
    </w:p>
    <w:p w14:paraId="75143777" w14:textId="5C403BE7" w:rsidR="00F42E15"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7F25AF9B" w14:textId="08EE082B" w:rsidR="00DE7958" w:rsidRDefault="00DE7958" w:rsidP="00DE7958">
      <w:r>
        <w:t xml:space="preserve">A disadvantage of odometry is that the measurements are indirect, relating the power of the motors or the motion of the wheels to changes in the robot’s position. This </w:t>
      </w:r>
      <w:r w:rsidR="003337BA">
        <w:t>are often</w:t>
      </w:r>
      <w:r>
        <w:t xml:space="preserve"> error-prone since the relation between motor speed and wheel rotation can be very nonlinear and vary with time. It can provide good dead-reckoning over short distances, but error accumulates very rapidly. At every step, we </w:t>
      </w:r>
      <w:r w:rsidR="00FA6450">
        <w:t>introduce,</w:t>
      </w:r>
      <w:r>
        <w:t xml:space="preserve"> error (noise) into not just x and y, but also θ. The error in θ is the </w:t>
      </w:r>
      <w:r w:rsidR="003337BA">
        <w:t>worst</w:t>
      </w:r>
      <w:r>
        <w:t xml:space="preserve">, since every error in θ </w:t>
      </w:r>
      <w:r w:rsidR="003337BA">
        <w:t>are going to be</w:t>
      </w:r>
      <w:r>
        <w:t xml:space="preserve"> amplified by future iterations. There are a number of basic noise sources.</w:t>
      </w:r>
    </w:p>
    <w:p w14:paraId="314141E5" w14:textId="0D200E9C" w:rsidR="00DE7958" w:rsidRDefault="00DE7958" w:rsidP="00DE7958">
      <w:r w:rsidRPr="00E44553">
        <w:rPr>
          <w:b/>
          <w:bCs/>
        </w:rPr>
        <w:t>Slippage</w:t>
      </w:r>
      <w:r>
        <w:t xml:space="preserve">. When the robot turns a corner, one wheel will, </w:t>
      </w:r>
      <w:r w:rsidR="003337BA">
        <w:t>generally,</w:t>
      </w:r>
      <w:r w:rsidR="003337BA">
        <w:tab/>
      </w:r>
      <w:r>
        <w:t xml:space="preserve"> slip a little bit. This means that </w:t>
      </w:r>
      <w:r w:rsidR="003337BA">
        <w:t>albeit</w:t>
      </w:r>
      <w:r>
        <w:t xml:space="preserve"> the odometry data was perfect, the robot’s path would</w:t>
      </w:r>
      <w:r w:rsidR="003337BA">
        <w:t xml:space="preserve">n’t </w:t>
      </w:r>
      <w:r>
        <w:t>recoverable from it.</w:t>
      </w:r>
    </w:p>
    <w:p w14:paraId="2746FB10" w14:textId="7983F556" w:rsidR="00DE7958" w:rsidRDefault="00DE7958" w:rsidP="00DE7958">
      <w:r>
        <w:t xml:space="preserve"> </w:t>
      </w:r>
      <w:r w:rsidRPr="00E44553">
        <w:rPr>
          <w:b/>
          <w:bCs/>
        </w:rPr>
        <w:t>Error in estimate of dbaseline or in wheel diameters</w:t>
      </w:r>
      <w:r>
        <w:t xml:space="preserve">. We must measure the baseline of the robot and </w:t>
      </w:r>
      <w:r w:rsidR="003337BA" w:rsidRPr="003337BA">
        <w:t>therefore the multiplier</w:t>
      </w:r>
      <w:r w:rsidR="003337BA">
        <w:t xml:space="preserve"> </w:t>
      </w:r>
      <w:r>
        <w:t xml:space="preserve">relating angular rate and linear velocity (a function of the wheel diameter.) Even small errors in these constants can cause problems–typically, the odometry result will have a </w:t>
      </w:r>
      <w:r w:rsidR="003337BA">
        <w:t>uniform</w:t>
      </w:r>
      <w:r>
        <w:t xml:space="preserve"> veer in one direction or the </w:t>
      </w:r>
      <w:r w:rsidR="003337BA">
        <w:t>opposite</w:t>
      </w:r>
      <w:r>
        <w:t xml:space="preserve">. </w:t>
      </w:r>
      <w:r w:rsidR="00FA6450">
        <w:t>In addition,</w:t>
      </w:r>
      <w:r>
        <w:t xml:space="preserve"> the wheels on the robot are slightly different sizes</w:t>
      </w:r>
      <w:r w:rsidR="00FA6450">
        <w:t xml:space="preserve"> and deflation of wheel also cause change the wheels to have different size before deflation</w:t>
      </w:r>
      <w:r>
        <w:t xml:space="preserve">. Even small differences </w:t>
      </w:r>
      <w:r w:rsidR="003337BA">
        <w:t>cause</w:t>
      </w:r>
      <w:r>
        <w:t xml:space="preserve"> to large navigation errors with time.</w:t>
      </w:r>
    </w:p>
    <w:p w14:paraId="151C52FE" w14:textId="237453BF" w:rsidR="00E44553" w:rsidRPr="00F309A1" w:rsidRDefault="00E44553" w:rsidP="00DE7958">
      <w:r w:rsidRPr="00E44553">
        <w:t>Improved estimates of position can be obtained by using an inertial navigation system, which directly measures acceleration and angular velocity that can be used to determine the robot’s position</w:t>
      </w:r>
    </w:p>
    <w:p w14:paraId="37097237" w14:textId="08E6D139" w:rsidR="00462F2A" w:rsidRDefault="00AF5A24" w:rsidP="00462F2A">
      <w:r>
        <w:t xml:space="preserve">I would also argue spending a reasonable resource while buying the wheel motor. It is one of the most important part of the robot. Anything done in the robot is implemented by the wheel robot. In my case I was able to use the motor with some tricks. The challenge I faced on the wheel motor is moving the whole robot at low speed. </w:t>
      </w:r>
      <w:r w:rsidR="00894078">
        <w:t>At low speed the motor was not able to supply the required torque to move the robot. Even</w:t>
      </w:r>
      <w:r>
        <w:t xml:space="preserve"> though I made a good decision buying geared motor with 1:48 gear ratio, I would </w:t>
      </w:r>
      <w:r w:rsidR="00894078">
        <w:t>recommend</w:t>
      </w:r>
      <w:r>
        <w:t xml:space="preserve"> </w:t>
      </w:r>
      <w:r w:rsidR="00894078">
        <w:t>spending a reasonable amount of investment on the wheel motor.</w:t>
      </w:r>
      <w:r>
        <w:t xml:space="preserve"> </w:t>
      </w:r>
    </w:p>
    <w:p w14:paraId="35142B39" w14:textId="76643053" w:rsidR="00894078" w:rsidRDefault="00894078" w:rsidP="00462F2A">
      <w:r>
        <w:rPr>
          <w:noProof/>
        </w:rPr>
        <w:lastRenderedPageBreak/>
        <w:drawing>
          <wp:inline distT="0" distB="0" distL="0" distR="0" wp14:anchorId="3ACFC6B6" wp14:editId="770ADA43">
            <wp:extent cx="4744567" cy="2647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46734" cy="2649160"/>
                    </a:xfrm>
                    <a:prstGeom prst="rect">
                      <a:avLst/>
                    </a:prstGeom>
                  </pic:spPr>
                </pic:pic>
              </a:graphicData>
            </a:graphic>
          </wp:inline>
        </w:drawing>
      </w:r>
    </w:p>
    <w:p w14:paraId="7C9EE73F" w14:textId="4352F12A" w:rsidR="00894078" w:rsidRDefault="00894078" w:rsidP="00894078">
      <w:pPr>
        <w:pStyle w:val="Caption"/>
      </w:pPr>
      <w:bookmarkStart w:id="77" w:name="_Toc58838712"/>
      <w:r>
        <w:t xml:space="preserve">Figure </w:t>
      </w:r>
      <w:r w:rsidR="00F34921">
        <w:fldChar w:fldCharType="begin"/>
      </w:r>
      <w:r w:rsidR="00F34921">
        <w:instrText xml:space="preserve"> STYLEREF 1 \s </w:instrText>
      </w:r>
      <w:r w:rsidR="00F34921">
        <w:fldChar w:fldCharType="separate"/>
      </w:r>
      <w:r w:rsidR="00F34921">
        <w:rPr>
          <w:noProof/>
        </w:rPr>
        <w:t>5</w:t>
      </w:r>
      <w:r w:rsidR="00F34921">
        <w:rPr>
          <w:noProof/>
        </w:rPr>
        <w:fldChar w:fldCharType="end"/>
      </w:r>
      <w:r w:rsidR="00754156">
        <w:t>:</w:t>
      </w:r>
      <w:r w:rsidR="00F34921">
        <w:fldChar w:fldCharType="begin"/>
      </w:r>
      <w:r w:rsidR="00F34921">
        <w:instrText xml:space="preserve"> SEQ Figure \* ARABIC \s 1 </w:instrText>
      </w:r>
      <w:r w:rsidR="00F34921">
        <w:fldChar w:fldCharType="separate"/>
      </w:r>
      <w:r w:rsidR="00F34921">
        <w:rPr>
          <w:noProof/>
        </w:rPr>
        <w:t>10</w:t>
      </w:r>
      <w:r w:rsidR="00F34921">
        <w:rPr>
          <w:noProof/>
        </w:rPr>
        <w:fldChar w:fldCharType="end"/>
      </w:r>
      <w:r>
        <w:t xml:space="preserve"> Torque for a given speed of a dc motors(</w:t>
      </w:r>
      <w:r w:rsidRPr="00894078">
        <w:t>courtesy</w:t>
      </w:r>
      <w:r>
        <w:t xml:space="preserve">: </w:t>
      </w:r>
      <w:r w:rsidRPr="00894078">
        <w:t>https://blog.orientalmotor.com/eliminate-motor-speed-fluctuations-due-to-input-voltage-or-load-variance</w:t>
      </w:r>
      <w:r>
        <w:t>)</w:t>
      </w:r>
      <w:bookmarkEnd w:id="77"/>
    </w:p>
    <w:p w14:paraId="4A7DB907" w14:textId="5F93D56F" w:rsidR="00894078" w:rsidRDefault="00894078" w:rsidP="009846D2">
      <w:r>
        <w:t xml:space="preserve">There are some options which can be used for the robot chassis. Light metal sheet, strong cardboard, or various kinds of light weight plastics. I chose to work with cardboard. I found out that it works well for small size chassis. But increasing the size of chassis make the cardboard to </w:t>
      </w:r>
      <w:r w:rsidR="003D7BF2">
        <w:t>be somewhat flexible and bendable which are obviously undesired.</w:t>
      </w:r>
    </w:p>
    <w:p w14:paraId="45F3D9F0" w14:textId="3C84C4F5" w:rsidR="003D7BF2" w:rsidRDefault="003D7BF2" w:rsidP="009846D2">
      <w:r>
        <w:t xml:space="preserve">There were some choices of sensors, for the perception implementation, on the table. One can use </w:t>
      </w:r>
      <w:r w:rsidR="00C853DC">
        <w:t>C</w:t>
      </w:r>
      <w:r>
        <w:t xml:space="preserve">amera, LIDAR, IR sensor and Ultrasonic sensor. Each of the sensor has their distinctive merit and also some weakness. Based on the price and simplicity I chose ultrasonic together with a servo motor to implement the robot’s eye. Even though It works fairly </w:t>
      </w:r>
      <w:r w:rsidR="00C853DC">
        <w:t>for small scale project, I would recommend to go with either Camera or LIDAR.</w:t>
      </w:r>
      <w:r>
        <w:t xml:space="preserve"> </w:t>
      </w:r>
    </w:p>
    <w:p w14:paraId="7BEB4270" w14:textId="0B60C60A" w:rsidR="00790C24" w:rsidRDefault="00790C24" w:rsidP="009846D2"/>
    <w:p w14:paraId="70506932" w14:textId="66BBF3BF" w:rsidR="00512D94" w:rsidRPr="009D58B4" w:rsidRDefault="003D7BF2" w:rsidP="003D7BF2">
      <w:pPr>
        <w:spacing w:after="160" w:line="259" w:lineRule="auto"/>
      </w:pPr>
      <w:r>
        <w:br w:type="page"/>
      </w:r>
    </w:p>
    <w:bookmarkStart w:id="78" w:name="_Toc58838673" w:displacedByCustomXml="next"/>
    <w:sdt>
      <w:sdtPr>
        <w:rPr>
          <w:rFonts w:eastAsiaTheme="minorHAnsi"/>
          <w:b w:val="0"/>
          <w:bCs w:val="0"/>
          <w:sz w:val="22"/>
          <w:szCs w:val="22"/>
        </w:rPr>
        <w:id w:val="1799961250"/>
        <w:docPartObj>
          <w:docPartGallery w:val="Bibliographies"/>
          <w:docPartUnique/>
        </w:docPartObj>
      </w:sdtPr>
      <w:sdtEndPr>
        <w:rPr>
          <w:sz w:val="24"/>
          <w:szCs w:val="24"/>
        </w:rPr>
      </w:sdtEndPr>
      <w:sdtContent>
        <w:p w14:paraId="5454D135" w14:textId="05B2C110" w:rsidR="00841FF0" w:rsidRDefault="00841FF0" w:rsidP="009846D2">
          <w:pPr>
            <w:pStyle w:val="Heading1"/>
          </w:pPr>
          <w:r>
            <w:t>References</w:t>
          </w:r>
          <w:bookmarkEnd w:id="78"/>
        </w:p>
        <w:sdt>
          <w:sdtPr>
            <w:id w:val="-573587230"/>
            <w:bibliography/>
          </w:sdtPr>
          <w:sdtEndPr/>
          <w:sdtContent>
            <w:p w14:paraId="69A0D7AD" w14:textId="77777777" w:rsidR="00D4338B"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D4338B" w14:paraId="675196F0" w14:textId="77777777">
                <w:trPr>
                  <w:divId w:val="1266763421"/>
                  <w:tblCellSpacing w:w="15" w:type="dxa"/>
                </w:trPr>
                <w:tc>
                  <w:tcPr>
                    <w:tcW w:w="50" w:type="pct"/>
                    <w:hideMark/>
                  </w:tcPr>
                  <w:p w14:paraId="0CC705F0" w14:textId="04486D96" w:rsidR="00D4338B" w:rsidRDefault="00D4338B">
                    <w:pPr>
                      <w:pStyle w:val="Bibliography"/>
                      <w:rPr>
                        <w:noProof/>
                      </w:rPr>
                    </w:pPr>
                    <w:r>
                      <w:rPr>
                        <w:noProof/>
                      </w:rPr>
                      <w:t xml:space="preserve">[1] </w:t>
                    </w:r>
                  </w:p>
                </w:tc>
                <w:tc>
                  <w:tcPr>
                    <w:tcW w:w="0" w:type="auto"/>
                    <w:hideMark/>
                  </w:tcPr>
                  <w:p w14:paraId="4A3B7DB0" w14:textId="77777777" w:rsidR="00D4338B" w:rsidRDefault="00D4338B">
                    <w:pPr>
                      <w:pStyle w:val="Bibliography"/>
                      <w:rPr>
                        <w:noProof/>
                      </w:rPr>
                    </w:pPr>
                    <w:r>
                      <w:rPr>
                        <w:noProof/>
                      </w:rPr>
                      <w:t xml:space="preserve">T. Asafa, "Development of a vacuum cleaner robot," p. 1. </w:t>
                    </w:r>
                  </w:p>
                </w:tc>
              </w:tr>
              <w:tr w:rsidR="00D4338B" w14:paraId="16DC6174" w14:textId="77777777">
                <w:trPr>
                  <w:divId w:val="1266763421"/>
                  <w:tblCellSpacing w:w="15" w:type="dxa"/>
                </w:trPr>
                <w:tc>
                  <w:tcPr>
                    <w:tcW w:w="50" w:type="pct"/>
                    <w:hideMark/>
                  </w:tcPr>
                  <w:p w14:paraId="40185266" w14:textId="77777777" w:rsidR="00D4338B" w:rsidRDefault="00D4338B">
                    <w:pPr>
                      <w:pStyle w:val="Bibliography"/>
                      <w:rPr>
                        <w:noProof/>
                      </w:rPr>
                    </w:pPr>
                    <w:r>
                      <w:rPr>
                        <w:noProof/>
                      </w:rPr>
                      <w:t xml:space="preserve">[2] </w:t>
                    </w:r>
                  </w:p>
                </w:tc>
                <w:tc>
                  <w:tcPr>
                    <w:tcW w:w="0" w:type="auto"/>
                    <w:hideMark/>
                  </w:tcPr>
                  <w:p w14:paraId="001DEB66" w14:textId="77777777" w:rsidR="00D4338B" w:rsidRDefault="00D4338B">
                    <w:pPr>
                      <w:pStyle w:val="Bibliography"/>
                      <w:rPr>
                        <w:noProof/>
                      </w:rPr>
                    </w:pPr>
                    <w:r>
                      <w:rPr>
                        <w:noProof/>
                      </w:rPr>
                      <w:t>"Robot Platform Theory," [Online]. Available: http://www.robotplatform.com/knowledge/Classification_of_Robots/wheel_control_theory.html.</w:t>
                    </w:r>
                  </w:p>
                </w:tc>
              </w:tr>
              <w:tr w:rsidR="00D4338B" w14:paraId="47C9347F" w14:textId="77777777">
                <w:trPr>
                  <w:divId w:val="1266763421"/>
                  <w:tblCellSpacing w:w="15" w:type="dxa"/>
                </w:trPr>
                <w:tc>
                  <w:tcPr>
                    <w:tcW w:w="50" w:type="pct"/>
                    <w:hideMark/>
                  </w:tcPr>
                  <w:p w14:paraId="1F9357DD" w14:textId="77777777" w:rsidR="00D4338B" w:rsidRDefault="00D4338B">
                    <w:pPr>
                      <w:pStyle w:val="Bibliography"/>
                      <w:rPr>
                        <w:noProof/>
                      </w:rPr>
                    </w:pPr>
                    <w:r>
                      <w:rPr>
                        <w:noProof/>
                      </w:rPr>
                      <w:t xml:space="preserve">[3] </w:t>
                    </w:r>
                  </w:p>
                </w:tc>
                <w:tc>
                  <w:tcPr>
                    <w:tcW w:w="0" w:type="auto"/>
                    <w:hideMark/>
                  </w:tcPr>
                  <w:p w14:paraId="729E8E62" w14:textId="77777777" w:rsidR="00D4338B" w:rsidRDefault="00D4338B">
                    <w:pPr>
                      <w:pStyle w:val="Bibliography"/>
                      <w:rPr>
                        <w:noProof/>
                      </w:rPr>
                    </w:pPr>
                    <w:r>
                      <w:rPr>
                        <w:noProof/>
                      </w:rPr>
                      <w:t xml:space="preserve">S. M. K. K. A. Y. A. Z. A. S. K. a. F. S. R Visvanathan, "Mobile robot localization system using multiple ceiling mounted cameras," pp. 1-4. </w:t>
                    </w:r>
                  </w:p>
                </w:tc>
              </w:tr>
              <w:tr w:rsidR="00D4338B" w14:paraId="329229C9" w14:textId="77777777">
                <w:trPr>
                  <w:divId w:val="1266763421"/>
                  <w:tblCellSpacing w:w="15" w:type="dxa"/>
                </w:trPr>
                <w:tc>
                  <w:tcPr>
                    <w:tcW w:w="50" w:type="pct"/>
                    <w:hideMark/>
                  </w:tcPr>
                  <w:p w14:paraId="0CEFBF63" w14:textId="77777777" w:rsidR="00D4338B" w:rsidRDefault="00D4338B">
                    <w:pPr>
                      <w:pStyle w:val="Bibliography"/>
                      <w:rPr>
                        <w:noProof/>
                      </w:rPr>
                    </w:pPr>
                    <w:r>
                      <w:rPr>
                        <w:noProof/>
                      </w:rPr>
                      <w:t xml:space="preserve">[4] </w:t>
                    </w:r>
                  </w:p>
                </w:tc>
                <w:tc>
                  <w:tcPr>
                    <w:tcW w:w="0" w:type="auto"/>
                    <w:hideMark/>
                  </w:tcPr>
                  <w:p w14:paraId="648DE4DF" w14:textId="77777777" w:rsidR="00D4338B" w:rsidRDefault="00D4338B">
                    <w:pPr>
                      <w:pStyle w:val="Bibliography"/>
                      <w:rPr>
                        <w:noProof/>
                      </w:rPr>
                    </w:pPr>
                    <w:r>
                      <w:rPr>
                        <w:noProof/>
                      </w:rPr>
                      <w:t xml:space="preserve">T. S. a. Y. Kuroda, "Mobile robot localization by gps and sequential," pp. 25-30, 2013. </w:t>
                    </w:r>
                  </w:p>
                </w:tc>
              </w:tr>
              <w:tr w:rsidR="00D4338B" w14:paraId="137ED5B0" w14:textId="77777777">
                <w:trPr>
                  <w:divId w:val="1266763421"/>
                  <w:tblCellSpacing w:w="15" w:type="dxa"/>
                </w:trPr>
                <w:tc>
                  <w:tcPr>
                    <w:tcW w:w="50" w:type="pct"/>
                    <w:hideMark/>
                  </w:tcPr>
                  <w:p w14:paraId="2C59D7A4" w14:textId="77777777" w:rsidR="00D4338B" w:rsidRDefault="00D4338B">
                    <w:pPr>
                      <w:pStyle w:val="Bibliography"/>
                      <w:rPr>
                        <w:noProof/>
                      </w:rPr>
                    </w:pPr>
                    <w:r>
                      <w:rPr>
                        <w:noProof/>
                      </w:rPr>
                      <w:t xml:space="preserve">[5] </w:t>
                    </w:r>
                  </w:p>
                </w:tc>
                <w:tc>
                  <w:tcPr>
                    <w:tcW w:w="0" w:type="auto"/>
                    <w:hideMark/>
                  </w:tcPr>
                  <w:p w14:paraId="0DB27D55" w14:textId="77777777" w:rsidR="00D4338B" w:rsidRDefault="00D4338B">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D4338B" w14:paraId="19DC3872" w14:textId="77777777">
                <w:trPr>
                  <w:divId w:val="1266763421"/>
                  <w:tblCellSpacing w:w="15" w:type="dxa"/>
                </w:trPr>
                <w:tc>
                  <w:tcPr>
                    <w:tcW w:w="50" w:type="pct"/>
                    <w:hideMark/>
                  </w:tcPr>
                  <w:p w14:paraId="03D87012" w14:textId="77777777" w:rsidR="00D4338B" w:rsidRDefault="00D4338B">
                    <w:pPr>
                      <w:pStyle w:val="Bibliography"/>
                      <w:rPr>
                        <w:noProof/>
                      </w:rPr>
                    </w:pPr>
                    <w:r>
                      <w:rPr>
                        <w:noProof/>
                      </w:rPr>
                      <w:t xml:space="preserve">[6] </w:t>
                    </w:r>
                  </w:p>
                </w:tc>
                <w:tc>
                  <w:tcPr>
                    <w:tcW w:w="0" w:type="auto"/>
                    <w:hideMark/>
                  </w:tcPr>
                  <w:p w14:paraId="21501FAF" w14:textId="77777777" w:rsidR="00D4338B" w:rsidRDefault="00D4338B">
                    <w:pPr>
                      <w:pStyle w:val="Bibliography"/>
                      <w:rPr>
                        <w:noProof/>
                      </w:rPr>
                    </w:pPr>
                    <w:r>
                      <w:rPr>
                        <w:noProof/>
                      </w:rPr>
                      <w:t>R. S. Sanketh, "Differential Drive," 23 May 2020. [Online]. Available: https://medium.com/manual-robotics/differential-drive-4b166ad736a6.</w:t>
                    </w:r>
                  </w:p>
                </w:tc>
              </w:tr>
              <w:tr w:rsidR="00D4338B" w14:paraId="051E6A91" w14:textId="77777777">
                <w:trPr>
                  <w:divId w:val="1266763421"/>
                  <w:tblCellSpacing w:w="15" w:type="dxa"/>
                </w:trPr>
                <w:tc>
                  <w:tcPr>
                    <w:tcW w:w="50" w:type="pct"/>
                    <w:hideMark/>
                  </w:tcPr>
                  <w:p w14:paraId="306E25E9" w14:textId="77777777" w:rsidR="00D4338B" w:rsidRDefault="00D4338B">
                    <w:pPr>
                      <w:pStyle w:val="Bibliography"/>
                      <w:rPr>
                        <w:noProof/>
                      </w:rPr>
                    </w:pPr>
                    <w:r>
                      <w:rPr>
                        <w:noProof/>
                      </w:rPr>
                      <w:t xml:space="preserve">[7] </w:t>
                    </w:r>
                  </w:p>
                </w:tc>
                <w:tc>
                  <w:tcPr>
                    <w:tcW w:w="0" w:type="auto"/>
                    <w:hideMark/>
                  </w:tcPr>
                  <w:p w14:paraId="0CB133D7" w14:textId="77777777" w:rsidR="00D4338B" w:rsidRDefault="00D4338B">
                    <w:pPr>
                      <w:pStyle w:val="Bibliography"/>
                      <w:rPr>
                        <w:noProof/>
                      </w:rPr>
                    </w:pPr>
                    <w:r>
                      <w:rPr>
                        <w:noProof/>
                      </w:rPr>
                      <w:t xml:space="preserve">D. a. Jenkin, in </w:t>
                    </w:r>
                    <w:r>
                      <w:rPr>
                        <w:i/>
                        <w:iCs/>
                        <w:noProof/>
                      </w:rPr>
                      <w:t>Computational Principles of Mobile Robotics</w:t>
                    </w:r>
                    <w:r>
                      <w:rPr>
                        <w:noProof/>
                      </w:rPr>
                      <w:t xml:space="preserve">, 2000. </w:t>
                    </w:r>
                  </w:p>
                </w:tc>
              </w:tr>
              <w:tr w:rsidR="00D4338B" w14:paraId="45335AF7" w14:textId="77777777">
                <w:trPr>
                  <w:divId w:val="1266763421"/>
                  <w:tblCellSpacing w:w="15" w:type="dxa"/>
                </w:trPr>
                <w:tc>
                  <w:tcPr>
                    <w:tcW w:w="50" w:type="pct"/>
                    <w:hideMark/>
                  </w:tcPr>
                  <w:p w14:paraId="7AEAFDA3" w14:textId="77777777" w:rsidR="00D4338B" w:rsidRDefault="00D4338B">
                    <w:pPr>
                      <w:pStyle w:val="Bibliography"/>
                      <w:rPr>
                        <w:noProof/>
                      </w:rPr>
                    </w:pPr>
                    <w:r>
                      <w:rPr>
                        <w:noProof/>
                      </w:rPr>
                      <w:t xml:space="preserve">[8] </w:t>
                    </w:r>
                  </w:p>
                </w:tc>
                <w:tc>
                  <w:tcPr>
                    <w:tcW w:w="0" w:type="auto"/>
                    <w:hideMark/>
                  </w:tcPr>
                  <w:p w14:paraId="24114290" w14:textId="77777777" w:rsidR="00D4338B" w:rsidRDefault="00D4338B">
                    <w:pPr>
                      <w:pStyle w:val="Bibliography"/>
                      <w:rPr>
                        <w:noProof/>
                      </w:rPr>
                    </w:pPr>
                    <w:r>
                      <w:rPr>
                        <w:noProof/>
                      </w:rPr>
                      <w:t xml:space="preserve">E. Olson, in </w:t>
                    </w:r>
                    <w:r>
                      <w:rPr>
                        <w:i/>
                        <w:iCs/>
                        <w:noProof/>
                      </w:rPr>
                      <w:t>A Primer on Odometry and Motion control</w:t>
                    </w:r>
                    <w:r>
                      <w:rPr>
                        <w:noProof/>
                      </w:rPr>
                      <w:t xml:space="preserve">. </w:t>
                    </w:r>
                  </w:p>
                </w:tc>
              </w:tr>
              <w:tr w:rsidR="00D4338B" w14:paraId="413A98AD" w14:textId="77777777">
                <w:trPr>
                  <w:divId w:val="1266763421"/>
                  <w:tblCellSpacing w:w="15" w:type="dxa"/>
                </w:trPr>
                <w:tc>
                  <w:tcPr>
                    <w:tcW w:w="50" w:type="pct"/>
                    <w:hideMark/>
                  </w:tcPr>
                  <w:p w14:paraId="5E35889A" w14:textId="77777777" w:rsidR="00D4338B" w:rsidRDefault="00D4338B">
                    <w:pPr>
                      <w:pStyle w:val="Bibliography"/>
                      <w:rPr>
                        <w:noProof/>
                      </w:rPr>
                    </w:pPr>
                    <w:r>
                      <w:rPr>
                        <w:noProof/>
                      </w:rPr>
                      <w:t xml:space="preserve">[9] </w:t>
                    </w:r>
                  </w:p>
                </w:tc>
                <w:tc>
                  <w:tcPr>
                    <w:tcW w:w="0" w:type="auto"/>
                    <w:hideMark/>
                  </w:tcPr>
                  <w:p w14:paraId="46C651BD" w14:textId="77777777" w:rsidR="00D4338B" w:rsidRDefault="00D4338B">
                    <w:pPr>
                      <w:pStyle w:val="Bibliography"/>
                      <w:rPr>
                        <w:noProof/>
                      </w:rPr>
                    </w:pPr>
                    <w:r>
                      <w:rPr>
                        <w:noProof/>
                      </w:rPr>
                      <w:t>"Wiltronics," [Online]. Available: https://www.wiltronics.com.au/product/10137/yellow-motor-3-12vdc-2-flats-shaft/.</w:t>
                    </w:r>
                  </w:p>
                </w:tc>
              </w:tr>
              <w:tr w:rsidR="00D4338B" w14:paraId="4476C905" w14:textId="77777777">
                <w:trPr>
                  <w:divId w:val="1266763421"/>
                  <w:tblCellSpacing w:w="15" w:type="dxa"/>
                </w:trPr>
                <w:tc>
                  <w:tcPr>
                    <w:tcW w:w="50" w:type="pct"/>
                    <w:hideMark/>
                  </w:tcPr>
                  <w:p w14:paraId="7FFFF697" w14:textId="77777777" w:rsidR="00D4338B" w:rsidRDefault="00D4338B">
                    <w:pPr>
                      <w:pStyle w:val="Bibliography"/>
                      <w:rPr>
                        <w:noProof/>
                      </w:rPr>
                    </w:pPr>
                    <w:r>
                      <w:rPr>
                        <w:noProof/>
                      </w:rPr>
                      <w:t xml:space="preserve">[10] </w:t>
                    </w:r>
                  </w:p>
                </w:tc>
                <w:tc>
                  <w:tcPr>
                    <w:tcW w:w="0" w:type="auto"/>
                    <w:hideMark/>
                  </w:tcPr>
                  <w:p w14:paraId="19A40594" w14:textId="77777777" w:rsidR="00D4338B" w:rsidRDefault="00D4338B">
                    <w:pPr>
                      <w:pStyle w:val="Bibliography"/>
                      <w:rPr>
                        <w:noProof/>
                      </w:rPr>
                    </w:pPr>
                    <w:r>
                      <w:rPr>
                        <w:noProof/>
                      </w:rPr>
                      <w:t>S. Z. Nasir, "Introduction to Arduino Mega," [Online]. Available: https://www.theengineeringprojects.com/2018/06/introduction-to-arduino-mega-2560.html.</w:t>
                    </w:r>
                  </w:p>
                </w:tc>
              </w:tr>
              <w:tr w:rsidR="00D4338B" w14:paraId="23786474" w14:textId="77777777">
                <w:trPr>
                  <w:divId w:val="1266763421"/>
                  <w:tblCellSpacing w:w="15" w:type="dxa"/>
                </w:trPr>
                <w:tc>
                  <w:tcPr>
                    <w:tcW w:w="50" w:type="pct"/>
                    <w:hideMark/>
                  </w:tcPr>
                  <w:p w14:paraId="1C0A9EE2" w14:textId="77777777" w:rsidR="00D4338B" w:rsidRDefault="00D4338B">
                    <w:pPr>
                      <w:pStyle w:val="Bibliography"/>
                      <w:rPr>
                        <w:noProof/>
                      </w:rPr>
                    </w:pPr>
                    <w:r>
                      <w:rPr>
                        <w:noProof/>
                      </w:rPr>
                      <w:t xml:space="preserve">[11] </w:t>
                    </w:r>
                  </w:p>
                </w:tc>
                <w:tc>
                  <w:tcPr>
                    <w:tcW w:w="0" w:type="auto"/>
                    <w:hideMark/>
                  </w:tcPr>
                  <w:p w14:paraId="5E7E0450" w14:textId="77777777" w:rsidR="00D4338B" w:rsidRDefault="00D4338B">
                    <w:pPr>
                      <w:pStyle w:val="Bibliography"/>
                      <w:rPr>
                        <w:noProof/>
                      </w:rPr>
                    </w:pPr>
                    <w:r>
                      <w:rPr>
                        <w:noProof/>
                      </w:rPr>
                      <w:t>L. m. engineering, "Insight into ESP8266 NodeMCU," [Online]. Available: https://lastminuteengineers.com/esp8266-nodemcu-arduino-tutorial/.</w:t>
                    </w:r>
                  </w:p>
                </w:tc>
              </w:tr>
              <w:tr w:rsidR="00D4338B" w14:paraId="7716FF41" w14:textId="77777777">
                <w:trPr>
                  <w:divId w:val="1266763421"/>
                  <w:tblCellSpacing w:w="15" w:type="dxa"/>
                </w:trPr>
                <w:tc>
                  <w:tcPr>
                    <w:tcW w:w="50" w:type="pct"/>
                    <w:hideMark/>
                  </w:tcPr>
                  <w:p w14:paraId="5CB2857D" w14:textId="77777777" w:rsidR="00D4338B" w:rsidRDefault="00D4338B">
                    <w:pPr>
                      <w:pStyle w:val="Bibliography"/>
                      <w:rPr>
                        <w:noProof/>
                      </w:rPr>
                    </w:pPr>
                    <w:r>
                      <w:rPr>
                        <w:noProof/>
                      </w:rPr>
                      <w:t xml:space="preserve">[12] </w:t>
                    </w:r>
                  </w:p>
                </w:tc>
                <w:tc>
                  <w:tcPr>
                    <w:tcW w:w="0" w:type="auto"/>
                    <w:hideMark/>
                  </w:tcPr>
                  <w:p w14:paraId="47B7F3F6" w14:textId="77777777" w:rsidR="00D4338B" w:rsidRDefault="00D4338B">
                    <w:pPr>
                      <w:pStyle w:val="Bibliography"/>
                      <w:rPr>
                        <w:noProof/>
                      </w:rPr>
                    </w:pPr>
                    <w:r>
                      <w:rPr>
                        <w:noProof/>
                      </w:rPr>
                      <w:t>L. M. Engineering, "Last Minute Engineering," Last Minute Engineering, 2018. [Online]. Available: https://lastminuteengineers.com/creating-esp8266-web-server-arduino-ide/.</w:t>
                    </w:r>
                  </w:p>
                </w:tc>
              </w:tr>
              <w:tr w:rsidR="00D4338B" w14:paraId="5014FD79" w14:textId="77777777">
                <w:trPr>
                  <w:divId w:val="1266763421"/>
                  <w:tblCellSpacing w:w="15" w:type="dxa"/>
                </w:trPr>
                <w:tc>
                  <w:tcPr>
                    <w:tcW w:w="50" w:type="pct"/>
                    <w:hideMark/>
                  </w:tcPr>
                  <w:p w14:paraId="484B471D" w14:textId="77777777" w:rsidR="00D4338B" w:rsidRDefault="00D4338B">
                    <w:pPr>
                      <w:pStyle w:val="Bibliography"/>
                      <w:rPr>
                        <w:noProof/>
                      </w:rPr>
                    </w:pPr>
                    <w:r>
                      <w:rPr>
                        <w:noProof/>
                      </w:rPr>
                      <w:t xml:space="preserve">[13] </w:t>
                    </w:r>
                  </w:p>
                </w:tc>
                <w:tc>
                  <w:tcPr>
                    <w:tcW w:w="0" w:type="auto"/>
                    <w:hideMark/>
                  </w:tcPr>
                  <w:p w14:paraId="0AF40FF6" w14:textId="77777777" w:rsidR="00D4338B" w:rsidRDefault="00D4338B">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504CF222" w14:textId="77777777" w:rsidR="00D4338B" w:rsidRDefault="00D4338B">
              <w:pPr>
                <w:divId w:val="1266763421"/>
                <w:rPr>
                  <w:rFonts w:eastAsia="Times New Roman"/>
                  <w:noProof/>
                </w:rPr>
              </w:pPr>
            </w:p>
            <w:p w14:paraId="54EAD0AB" w14:textId="3EA97322" w:rsidR="00841FF0" w:rsidRDefault="00841FF0" w:rsidP="009846D2">
              <w:r>
                <w:rPr>
                  <w:b/>
                  <w:bCs/>
                  <w:noProof/>
                </w:rPr>
                <w:fldChar w:fldCharType="end"/>
              </w:r>
            </w:p>
          </w:sdtContent>
        </w:sdt>
      </w:sdtContent>
    </w:sdt>
    <w:p w14:paraId="6AEE027E" w14:textId="550B72C2" w:rsidR="00921F05" w:rsidRDefault="00B64AD4" w:rsidP="009846D2">
      <w:r>
        <w:lastRenderedPageBreak/>
        <w:tab/>
      </w:r>
    </w:p>
    <w:p w14:paraId="4E9FBD4D" w14:textId="23C75523" w:rsidR="0081121A" w:rsidRDefault="0081121A" w:rsidP="0081121A">
      <w:pPr>
        <w:pStyle w:val="Heading1"/>
      </w:pPr>
      <w:bookmarkStart w:id="79" w:name="_Toc58838674"/>
      <w:r>
        <w:t>Appendix A</w:t>
      </w:r>
      <w:bookmarkEnd w:id="79"/>
    </w:p>
    <w:p w14:paraId="22230EAA" w14:textId="4B4B1DF9" w:rsidR="0081121A" w:rsidRDefault="0081121A" w:rsidP="00D053C4">
      <w:pPr>
        <w:pStyle w:val="Heading2"/>
      </w:pPr>
      <w:bookmarkStart w:id="80" w:name="_Toc58838675"/>
      <w:r>
        <w:t>Odometry implementation in Arduino</w:t>
      </w:r>
      <w:bookmarkEnd w:id="80"/>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reviousLeftEncoderPulses = currentLeftEncoderPulses;</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reviousRightEncoderPulses = currentRightEncoderPulses;</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i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i; i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i++)</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l[i] = arrDl[i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r[i] = arrDr[i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l[i]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r[i]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i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i; i &lt; ARRAYSIZE; i++)</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l += arrDl[i];</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r += arrDr[i];</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l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r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meanDl + meanDr)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meanDr - meanDl)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bookmarkStart w:id="81" w:name="_Toc58838676"/>
      <w:r>
        <w:lastRenderedPageBreak/>
        <w:t>Conversion between unicycle and differential drive model</w:t>
      </w:r>
      <w:bookmarkEnd w:id="81"/>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v,w) to differential (Vl,Vr)</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l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r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bookmarkStart w:id="82" w:name="_Toc58838677"/>
      <w:r>
        <w:t>Go to Goal implementation</w:t>
      </w:r>
      <w:bookmarkEnd w:id="82"/>
      <w:r>
        <w:t xml:space="preserve">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goToGoal(){</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Xg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Yg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d = atan2(Yg-y,Xg-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 = phid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Sum += phiErr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phiErr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smallPhiErrorController();</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argePhiErrorController();</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Old = phiErr;</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ensure_W();</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leftMotorSpeed);</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rightMotorSpeed);</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PWMmin);</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PWMmin);</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lastRenderedPageBreak/>
        <w:t>    phiErrSum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Old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ensure_W(){</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v,w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v,w) to differential (Vl,Vr)</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l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r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_rl_max = max(Vr_d, Vl_d);</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_rl_min = min(Vr_d, Vl_d);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vel_r and vel_l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V_rl_max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 - (V_rl_max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 (V_rl_max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V_rl_min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 - (V_rl_min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 (V_rl_min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51302DCD" w:rsidR="00921F05" w:rsidRDefault="00921F05" w:rsidP="00921F05">
      <w:pPr>
        <w:shd w:val="clear" w:color="auto" w:fill="FFFFFF"/>
        <w:spacing w:after="0" w:line="285" w:lineRule="atLeast"/>
      </w:pPr>
    </w:p>
    <w:p w14:paraId="405A028A" w14:textId="091E7306" w:rsidR="007E4C50" w:rsidRDefault="007E4C50" w:rsidP="00921F05">
      <w:pPr>
        <w:shd w:val="clear" w:color="auto" w:fill="FFFFFF"/>
        <w:spacing w:after="0" w:line="285" w:lineRule="atLeast"/>
      </w:pPr>
    </w:p>
    <w:p w14:paraId="702F6765" w14:textId="659E9310" w:rsidR="007E4C50" w:rsidRDefault="007E4C50" w:rsidP="00921F05">
      <w:pPr>
        <w:shd w:val="clear" w:color="auto" w:fill="FFFFFF"/>
        <w:spacing w:after="0" w:line="285" w:lineRule="atLeast"/>
      </w:pPr>
    </w:p>
    <w:p w14:paraId="0F7CB2F1" w14:textId="3DE99121" w:rsidR="007E4C50" w:rsidRDefault="007E4C50" w:rsidP="00921F05">
      <w:pPr>
        <w:shd w:val="clear" w:color="auto" w:fill="FFFFFF"/>
        <w:spacing w:after="0" w:line="285" w:lineRule="atLeast"/>
      </w:pPr>
    </w:p>
    <w:p w14:paraId="44718710" w14:textId="5257561D" w:rsidR="007E4C50" w:rsidRDefault="007E4C50" w:rsidP="00921F05">
      <w:pPr>
        <w:shd w:val="clear" w:color="auto" w:fill="FFFFFF"/>
        <w:spacing w:after="0" w:line="285" w:lineRule="atLeast"/>
      </w:pPr>
    </w:p>
    <w:p w14:paraId="7B8F868D" w14:textId="4C29BE44" w:rsidR="007E4C50" w:rsidRDefault="007E4C50" w:rsidP="00921F05">
      <w:pPr>
        <w:shd w:val="clear" w:color="auto" w:fill="FFFFFF"/>
        <w:spacing w:after="0" w:line="285" w:lineRule="atLeast"/>
      </w:pPr>
    </w:p>
    <w:p w14:paraId="78751808" w14:textId="3F27E93C" w:rsidR="007E4C50" w:rsidRDefault="007E4C50" w:rsidP="00921F05">
      <w:pPr>
        <w:shd w:val="clear" w:color="auto" w:fill="FFFFFF"/>
        <w:spacing w:after="0" w:line="285" w:lineRule="atLeast"/>
      </w:pPr>
    </w:p>
    <w:p w14:paraId="792B8639" w14:textId="15C93A56" w:rsidR="007E4C50" w:rsidRDefault="007E4C50" w:rsidP="00921F05">
      <w:pPr>
        <w:shd w:val="clear" w:color="auto" w:fill="FFFFFF"/>
        <w:spacing w:after="0" w:line="285" w:lineRule="atLeast"/>
      </w:pPr>
    </w:p>
    <w:p w14:paraId="63CFB202" w14:textId="31ECDC7B" w:rsidR="007E4C50" w:rsidRDefault="007E4C50" w:rsidP="00921F05">
      <w:pPr>
        <w:shd w:val="clear" w:color="auto" w:fill="FFFFFF"/>
        <w:spacing w:after="0" w:line="285" w:lineRule="atLeast"/>
      </w:pPr>
    </w:p>
    <w:p w14:paraId="66D327C8" w14:textId="4DAA2056" w:rsidR="007E4C50" w:rsidRDefault="007E4C50" w:rsidP="00921F05">
      <w:pPr>
        <w:shd w:val="clear" w:color="auto" w:fill="FFFFFF"/>
        <w:spacing w:after="0" w:line="285" w:lineRule="atLeast"/>
      </w:pPr>
    </w:p>
    <w:p w14:paraId="12A766AD" w14:textId="3B1AAFBF" w:rsidR="007E4C50" w:rsidRDefault="007E4C50" w:rsidP="00921F05">
      <w:pPr>
        <w:shd w:val="clear" w:color="auto" w:fill="FFFFFF"/>
        <w:spacing w:after="0" w:line="285" w:lineRule="atLeast"/>
      </w:pPr>
    </w:p>
    <w:p w14:paraId="09D5155F" w14:textId="4EA18EF7" w:rsidR="007E4C50" w:rsidRDefault="007E4C50" w:rsidP="00921F05">
      <w:pPr>
        <w:shd w:val="clear" w:color="auto" w:fill="FFFFFF"/>
        <w:spacing w:after="0" w:line="285" w:lineRule="atLeast"/>
      </w:pPr>
    </w:p>
    <w:p w14:paraId="26F66F13" w14:textId="57100178" w:rsidR="007E4C50" w:rsidRDefault="007E4C50">
      <w:pPr>
        <w:spacing w:after="160" w:line="259" w:lineRule="auto"/>
      </w:pPr>
      <w:r>
        <w:br w:type="page"/>
      </w:r>
    </w:p>
    <w:p w14:paraId="1C154312" w14:textId="76BAC148" w:rsidR="007E4C50" w:rsidRPr="0081121A" w:rsidRDefault="007E4C50" w:rsidP="00921F05">
      <w:pPr>
        <w:shd w:val="clear" w:color="auto" w:fill="FFFFFF"/>
        <w:spacing w:after="0" w:line="285" w:lineRule="atLeast"/>
      </w:pPr>
      <w:r>
        <w:rPr>
          <w:noProof/>
        </w:rPr>
        <w:lastRenderedPageBreak/>
        <w:drawing>
          <wp:inline distT="0" distB="0" distL="0" distR="0" wp14:anchorId="7595ECC0" wp14:editId="19706BA1">
            <wp:extent cx="5992357" cy="54518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023716" cy="5480424"/>
                    </a:xfrm>
                    <a:prstGeom prst="rect">
                      <a:avLst/>
                    </a:prstGeom>
                    <a:noFill/>
                    <a:ln>
                      <a:noFill/>
                    </a:ln>
                  </pic:spPr>
                </pic:pic>
              </a:graphicData>
            </a:graphic>
          </wp:inline>
        </w:drawing>
      </w:r>
    </w:p>
    <w:sectPr w:rsidR="007E4C50"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5849" w14:textId="77777777" w:rsidR="00862F83" w:rsidRDefault="00862F83" w:rsidP="009846D2">
      <w:r>
        <w:separator/>
      </w:r>
    </w:p>
    <w:p w14:paraId="4B8FCB46" w14:textId="77777777" w:rsidR="00862F83" w:rsidRDefault="00862F83" w:rsidP="009846D2"/>
    <w:p w14:paraId="667625DA" w14:textId="77777777" w:rsidR="00862F83" w:rsidRDefault="00862F83" w:rsidP="009846D2"/>
  </w:endnote>
  <w:endnote w:type="continuationSeparator" w:id="0">
    <w:p w14:paraId="06AE0350" w14:textId="77777777" w:rsidR="00862F83" w:rsidRDefault="00862F83" w:rsidP="009846D2">
      <w:r>
        <w:continuationSeparator/>
      </w:r>
    </w:p>
    <w:p w14:paraId="5CC1BD1F" w14:textId="77777777" w:rsidR="00862F83" w:rsidRDefault="00862F83" w:rsidP="009846D2"/>
    <w:p w14:paraId="0F813CC9" w14:textId="77777777" w:rsidR="00862F83" w:rsidRDefault="00862F83"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862F83" w:rsidRDefault="00862F83"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862F83" w:rsidRDefault="00862F83"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7EDE9" w14:textId="77777777" w:rsidR="00862F83" w:rsidRDefault="00862F83" w:rsidP="009846D2">
      <w:r>
        <w:separator/>
      </w:r>
    </w:p>
    <w:p w14:paraId="430ED504" w14:textId="77777777" w:rsidR="00862F83" w:rsidRDefault="00862F83" w:rsidP="009846D2"/>
    <w:p w14:paraId="2B0EDE56" w14:textId="77777777" w:rsidR="00862F83" w:rsidRDefault="00862F83" w:rsidP="009846D2"/>
  </w:footnote>
  <w:footnote w:type="continuationSeparator" w:id="0">
    <w:p w14:paraId="2B05081C" w14:textId="77777777" w:rsidR="00862F83" w:rsidRDefault="00862F83" w:rsidP="009846D2">
      <w:r>
        <w:continuationSeparator/>
      </w:r>
    </w:p>
    <w:p w14:paraId="7B14F44F" w14:textId="77777777" w:rsidR="00862F83" w:rsidRDefault="00862F83" w:rsidP="009846D2"/>
    <w:p w14:paraId="6DED683E" w14:textId="77777777" w:rsidR="00862F83" w:rsidRDefault="00862F83"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8522F"/>
    <w:multiLevelType w:val="hybridMultilevel"/>
    <w:tmpl w:val="368E7040"/>
    <w:lvl w:ilvl="0" w:tplc="E318B35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F025D4"/>
    <w:multiLevelType w:val="multilevel"/>
    <w:tmpl w:val="FA44BA6A"/>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6"/>
        <w:szCs w:val="36"/>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7"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6"/>
  </w:num>
  <w:num w:numId="4">
    <w:abstractNumId w:val="13"/>
  </w:num>
  <w:num w:numId="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1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3"/>
  </w:num>
  <w:num w:numId="12">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6"/>
  </w:num>
  <w:num w:numId="15">
    <w:abstractNumId w:val="4"/>
  </w:num>
  <w:num w:numId="16">
    <w:abstractNumId w:val="14"/>
    <w:lvlOverride w:ilvl="0">
      <w:startOverride w:val="1"/>
    </w:lvlOverride>
  </w:num>
  <w:num w:numId="17">
    <w:abstractNumId w:val="14"/>
    <w:lvlOverride w:ilvl="0"/>
    <w:lvlOverride w:ilvl="1">
      <w:startOverride w:val="1"/>
    </w:lvlOverride>
  </w:num>
  <w:num w:numId="18">
    <w:abstractNumId w:val="14"/>
    <w:lvlOverride w:ilvl="0"/>
    <w:lvlOverride w:ilvl="1">
      <w:startOverride w:val="1"/>
    </w:lvlOverride>
  </w:num>
  <w:num w:numId="19">
    <w:abstractNumId w:val="12"/>
  </w:num>
  <w:num w:numId="20">
    <w:abstractNumId w:val="11"/>
  </w:num>
  <w:num w:numId="21">
    <w:abstractNumId w:val="19"/>
  </w:num>
  <w:num w:numId="22">
    <w:abstractNumId w:val="1"/>
  </w:num>
  <w:num w:numId="23">
    <w:abstractNumId w:val="17"/>
  </w:num>
  <w:num w:numId="24">
    <w:abstractNumId w:val="3"/>
  </w:num>
  <w:num w:numId="25">
    <w:abstractNumId w:val="5"/>
  </w:num>
  <w:num w:numId="26">
    <w:abstractNumId w:val="2"/>
  </w:num>
  <w:num w:numId="27">
    <w:abstractNumId w:val="9"/>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18"/>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44BC"/>
    <w:rsid w:val="00047B0F"/>
    <w:rsid w:val="00054D90"/>
    <w:rsid w:val="00065482"/>
    <w:rsid w:val="00066B2C"/>
    <w:rsid w:val="000844FA"/>
    <w:rsid w:val="00086804"/>
    <w:rsid w:val="000B55AC"/>
    <w:rsid w:val="000B6001"/>
    <w:rsid w:val="000C0289"/>
    <w:rsid w:val="000C2695"/>
    <w:rsid w:val="000E208A"/>
    <w:rsid w:val="000F3363"/>
    <w:rsid w:val="000F7A80"/>
    <w:rsid w:val="00112FE4"/>
    <w:rsid w:val="0011376B"/>
    <w:rsid w:val="0011465F"/>
    <w:rsid w:val="00125E7B"/>
    <w:rsid w:val="00137B8B"/>
    <w:rsid w:val="0014412D"/>
    <w:rsid w:val="001510E4"/>
    <w:rsid w:val="00156845"/>
    <w:rsid w:val="00157D93"/>
    <w:rsid w:val="0016146F"/>
    <w:rsid w:val="001828B8"/>
    <w:rsid w:val="00183E13"/>
    <w:rsid w:val="00191513"/>
    <w:rsid w:val="001A4B42"/>
    <w:rsid w:val="001B19E9"/>
    <w:rsid w:val="001C4066"/>
    <w:rsid w:val="001C46B8"/>
    <w:rsid w:val="001D2C1D"/>
    <w:rsid w:val="001D5BAA"/>
    <w:rsid w:val="001D733B"/>
    <w:rsid w:val="001E283B"/>
    <w:rsid w:val="001E48BD"/>
    <w:rsid w:val="001F66C7"/>
    <w:rsid w:val="00211118"/>
    <w:rsid w:val="00216198"/>
    <w:rsid w:val="00216B83"/>
    <w:rsid w:val="00226088"/>
    <w:rsid w:val="00236365"/>
    <w:rsid w:val="00237965"/>
    <w:rsid w:val="00260959"/>
    <w:rsid w:val="002624EF"/>
    <w:rsid w:val="0026381B"/>
    <w:rsid w:val="00263FF2"/>
    <w:rsid w:val="00272B86"/>
    <w:rsid w:val="00274121"/>
    <w:rsid w:val="00277F39"/>
    <w:rsid w:val="00280419"/>
    <w:rsid w:val="00281757"/>
    <w:rsid w:val="00283D23"/>
    <w:rsid w:val="00284ED7"/>
    <w:rsid w:val="00297AEA"/>
    <w:rsid w:val="002A332F"/>
    <w:rsid w:val="002A6521"/>
    <w:rsid w:val="002B7CF5"/>
    <w:rsid w:val="002C0268"/>
    <w:rsid w:val="002C198E"/>
    <w:rsid w:val="002C21DE"/>
    <w:rsid w:val="002D77E9"/>
    <w:rsid w:val="002E32B9"/>
    <w:rsid w:val="002F7052"/>
    <w:rsid w:val="0031032E"/>
    <w:rsid w:val="00315C33"/>
    <w:rsid w:val="003207C1"/>
    <w:rsid w:val="00321094"/>
    <w:rsid w:val="00332191"/>
    <w:rsid w:val="00332CEF"/>
    <w:rsid w:val="00332F87"/>
    <w:rsid w:val="003337BA"/>
    <w:rsid w:val="00342DC3"/>
    <w:rsid w:val="0034673E"/>
    <w:rsid w:val="00362EB4"/>
    <w:rsid w:val="00372C64"/>
    <w:rsid w:val="00373947"/>
    <w:rsid w:val="0038372B"/>
    <w:rsid w:val="00383B0B"/>
    <w:rsid w:val="003848B3"/>
    <w:rsid w:val="0039652B"/>
    <w:rsid w:val="003A5857"/>
    <w:rsid w:val="003A678C"/>
    <w:rsid w:val="003B642E"/>
    <w:rsid w:val="003C618C"/>
    <w:rsid w:val="003D3E1C"/>
    <w:rsid w:val="003D6147"/>
    <w:rsid w:val="003D7BF2"/>
    <w:rsid w:val="003E32A2"/>
    <w:rsid w:val="003E32D1"/>
    <w:rsid w:val="003E6600"/>
    <w:rsid w:val="003E7332"/>
    <w:rsid w:val="003F307C"/>
    <w:rsid w:val="003F61B0"/>
    <w:rsid w:val="0040154C"/>
    <w:rsid w:val="00403317"/>
    <w:rsid w:val="00407035"/>
    <w:rsid w:val="00407373"/>
    <w:rsid w:val="00420B4D"/>
    <w:rsid w:val="004333AD"/>
    <w:rsid w:val="004434E9"/>
    <w:rsid w:val="00462F2A"/>
    <w:rsid w:val="0046647F"/>
    <w:rsid w:val="0047165A"/>
    <w:rsid w:val="00494EC1"/>
    <w:rsid w:val="00497A23"/>
    <w:rsid w:val="004A04D5"/>
    <w:rsid w:val="004A2300"/>
    <w:rsid w:val="004A23A1"/>
    <w:rsid w:val="004A27A9"/>
    <w:rsid w:val="004A4BB3"/>
    <w:rsid w:val="004B0B62"/>
    <w:rsid w:val="004C5B72"/>
    <w:rsid w:val="004C5E66"/>
    <w:rsid w:val="004D1DA1"/>
    <w:rsid w:val="004E733A"/>
    <w:rsid w:val="0050143F"/>
    <w:rsid w:val="00504C90"/>
    <w:rsid w:val="005069CD"/>
    <w:rsid w:val="00507B4E"/>
    <w:rsid w:val="00512D94"/>
    <w:rsid w:val="005134E9"/>
    <w:rsid w:val="00517BEE"/>
    <w:rsid w:val="00531CF5"/>
    <w:rsid w:val="0056528A"/>
    <w:rsid w:val="00565FC0"/>
    <w:rsid w:val="005706CF"/>
    <w:rsid w:val="00594AB8"/>
    <w:rsid w:val="005A0F68"/>
    <w:rsid w:val="005A6767"/>
    <w:rsid w:val="005B0E15"/>
    <w:rsid w:val="005B4001"/>
    <w:rsid w:val="005C481B"/>
    <w:rsid w:val="005D02F8"/>
    <w:rsid w:val="005D05E7"/>
    <w:rsid w:val="005D51DC"/>
    <w:rsid w:val="005D5B57"/>
    <w:rsid w:val="00604A3D"/>
    <w:rsid w:val="00606EA4"/>
    <w:rsid w:val="006104FB"/>
    <w:rsid w:val="00612654"/>
    <w:rsid w:val="00616BBE"/>
    <w:rsid w:val="00631B39"/>
    <w:rsid w:val="00646488"/>
    <w:rsid w:val="006531F3"/>
    <w:rsid w:val="00657F4E"/>
    <w:rsid w:val="00662679"/>
    <w:rsid w:val="00681E78"/>
    <w:rsid w:val="00693AAE"/>
    <w:rsid w:val="006A255B"/>
    <w:rsid w:val="006B3905"/>
    <w:rsid w:val="006B4349"/>
    <w:rsid w:val="006B4E81"/>
    <w:rsid w:val="006B6035"/>
    <w:rsid w:val="006C1D73"/>
    <w:rsid w:val="006C6A5F"/>
    <w:rsid w:val="006D6FDC"/>
    <w:rsid w:val="006E5B11"/>
    <w:rsid w:val="006F48CD"/>
    <w:rsid w:val="00703F0B"/>
    <w:rsid w:val="0072423A"/>
    <w:rsid w:val="00725427"/>
    <w:rsid w:val="00725A11"/>
    <w:rsid w:val="007314F3"/>
    <w:rsid w:val="00741325"/>
    <w:rsid w:val="007524D3"/>
    <w:rsid w:val="00754156"/>
    <w:rsid w:val="00765BA5"/>
    <w:rsid w:val="00771838"/>
    <w:rsid w:val="00777433"/>
    <w:rsid w:val="0078140E"/>
    <w:rsid w:val="00781DDC"/>
    <w:rsid w:val="007831FB"/>
    <w:rsid w:val="00785768"/>
    <w:rsid w:val="00787FC1"/>
    <w:rsid w:val="00790C24"/>
    <w:rsid w:val="007A0F0E"/>
    <w:rsid w:val="007A2E5E"/>
    <w:rsid w:val="007A3B88"/>
    <w:rsid w:val="007C312B"/>
    <w:rsid w:val="007C500C"/>
    <w:rsid w:val="007C5CED"/>
    <w:rsid w:val="007D3863"/>
    <w:rsid w:val="007D7054"/>
    <w:rsid w:val="007E4C50"/>
    <w:rsid w:val="007F08A1"/>
    <w:rsid w:val="007F27E1"/>
    <w:rsid w:val="0081121A"/>
    <w:rsid w:val="00822546"/>
    <w:rsid w:val="00826D80"/>
    <w:rsid w:val="00841FF0"/>
    <w:rsid w:val="00852EDC"/>
    <w:rsid w:val="00862F83"/>
    <w:rsid w:val="00864C76"/>
    <w:rsid w:val="0086535F"/>
    <w:rsid w:val="008713C8"/>
    <w:rsid w:val="00873C71"/>
    <w:rsid w:val="008759AD"/>
    <w:rsid w:val="008832F1"/>
    <w:rsid w:val="00891BCC"/>
    <w:rsid w:val="00894078"/>
    <w:rsid w:val="00894EC0"/>
    <w:rsid w:val="008A51F5"/>
    <w:rsid w:val="008B479F"/>
    <w:rsid w:val="008B4E46"/>
    <w:rsid w:val="008C36EC"/>
    <w:rsid w:val="008E0B67"/>
    <w:rsid w:val="008E14FA"/>
    <w:rsid w:val="008E4041"/>
    <w:rsid w:val="008F73D5"/>
    <w:rsid w:val="00900110"/>
    <w:rsid w:val="00912BD3"/>
    <w:rsid w:val="00915018"/>
    <w:rsid w:val="0091779A"/>
    <w:rsid w:val="00921F05"/>
    <w:rsid w:val="00925656"/>
    <w:rsid w:val="00935825"/>
    <w:rsid w:val="0094317F"/>
    <w:rsid w:val="0095529D"/>
    <w:rsid w:val="009846D2"/>
    <w:rsid w:val="00992633"/>
    <w:rsid w:val="009A2C15"/>
    <w:rsid w:val="009C2960"/>
    <w:rsid w:val="009C39E3"/>
    <w:rsid w:val="009C4410"/>
    <w:rsid w:val="009D0CC2"/>
    <w:rsid w:val="009D2B5B"/>
    <w:rsid w:val="009D4ADB"/>
    <w:rsid w:val="009D58B4"/>
    <w:rsid w:val="009D5EDB"/>
    <w:rsid w:val="009E3286"/>
    <w:rsid w:val="009E405C"/>
    <w:rsid w:val="009E4475"/>
    <w:rsid w:val="009E6C7D"/>
    <w:rsid w:val="00A000C7"/>
    <w:rsid w:val="00A072B3"/>
    <w:rsid w:val="00A16D7F"/>
    <w:rsid w:val="00A20525"/>
    <w:rsid w:val="00A27B98"/>
    <w:rsid w:val="00A410AB"/>
    <w:rsid w:val="00A4654A"/>
    <w:rsid w:val="00A53845"/>
    <w:rsid w:val="00A56853"/>
    <w:rsid w:val="00A61496"/>
    <w:rsid w:val="00A7236A"/>
    <w:rsid w:val="00A95C6B"/>
    <w:rsid w:val="00AA073B"/>
    <w:rsid w:val="00AA68CD"/>
    <w:rsid w:val="00AC52B5"/>
    <w:rsid w:val="00AD3E62"/>
    <w:rsid w:val="00AE3C0C"/>
    <w:rsid w:val="00AE5716"/>
    <w:rsid w:val="00AE643D"/>
    <w:rsid w:val="00AF00B8"/>
    <w:rsid w:val="00AF5A24"/>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94357"/>
    <w:rsid w:val="00BA09B1"/>
    <w:rsid w:val="00BA10EF"/>
    <w:rsid w:val="00BB2FC9"/>
    <w:rsid w:val="00BB5B1A"/>
    <w:rsid w:val="00BC4295"/>
    <w:rsid w:val="00BD04D6"/>
    <w:rsid w:val="00BD69A8"/>
    <w:rsid w:val="00BD6B57"/>
    <w:rsid w:val="00BE20EF"/>
    <w:rsid w:val="00BE42C2"/>
    <w:rsid w:val="00BF2E68"/>
    <w:rsid w:val="00BF437C"/>
    <w:rsid w:val="00BF5A27"/>
    <w:rsid w:val="00BF6F69"/>
    <w:rsid w:val="00C01A22"/>
    <w:rsid w:val="00C0525E"/>
    <w:rsid w:val="00C12CD6"/>
    <w:rsid w:val="00C15658"/>
    <w:rsid w:val="00C157C1"/>
    <w:rsid w:val="00C16752"/>
    <w:rsid w:val="00C1695B"/>
    <w:rsid w:val="00C2331F"/>
    <w:rsid w:val="00C26011"/>
    <w:rsid w:val="00C574FD"/>
    <w:rsid w:val="00C647E2"/>
    <w:rsid w:val="00C65DB7"/>
    <w:rsid w:val="00C739AF"/>
    <w:rsid w:val="00C7567A"/>
    <w:rsid w:val="00C8311A"/>
    <w:rsid w:val="00C848D8"/>
    <w:rsid w:val="00C853DC"/>
    <w:rsid w:val="00C85C6C"/>
    <w:rsid w:val="00C92D39"/>
    <w:rsid w:val="00C9763E"/>
    <w:rsid w:val="00CA19F2"/>
    <w:rsid w:val="00CB4EE8"/>
    <w:rsid w:val="00CB700A"/>
    <w:rsid w:val="00CC0E6C"/>
    <w:rsid w:val="00CC2086"/>
    <w:rsid w:val="00CC4386"/>
    <w:rsid w:val="00CD041B"/>
    <w:rsid w:val="00CD04AD"/>
    <w:rsid w:val="00CE0DDF"/>
    <w:rsid w:val="00CE15C8"/>
    <w:rsid w:val="00CF128C"/>
    <w:rsid w:val="00CF5270"/>
    <w:rsid w:val="00D053C4"/>
    <w:rsid w:val="00D05958"/>
    <w:rsid w:val="00D07440"/>
    <w:rsid w:val="00D1465A"/>
    <w:rsid w:val="00D27488"/>
    <w:rsid w:val="00D42421"/>
    <w:rsid w:val="00D4338B"/>
    <w:rsid w:val="00D4659C"/>
    <w:rsid w:val="00D53582"/>
    <w:rsid w:val="00D60ECF"/>
    <w:rsid w:val="00D73D64"/>
    <w:rsid w:val="00D86B8A"/>
    <w:rsid w:val="00D937FD"/>
    <w:rsid w:val="00DD54D4"/>
    <w:rsid w:val="00DE4557"/>
    <w:rsid w:val="00DE7958"/>
    <w:rsid w:val="00DF0AC2"/>
    <w:rsid w:val="00E0086C"/>
    <w:rsid w:val="00E137CD"/>
    <w:rsid w:val="00E2229D"/>
    <w:rsid w:val="00E22481"/>
    <w:rsid w:val="00E31C89"/>
    <w:rsid w:val="00E44553"/>
    <w:rsid w:val="00E46352"/>
    <w:rsid w:val="00E715FE"/>
    <w:rsid w:val="00E71765"/>
    <w:rsid w:val="00E779D8"/>
    <w:rsid w:val="00E8032E"/>
    <w:rsid w:val="00E817D1"/>
    <w:rsid w:val="00E91CF9"/>
    <w:rsid w:val="00EB3325"/>
    <w:rsid w:val="00EB5381"/>
    <w:rsid w:val="00EB6C7A"/>
    <w:rsid w:val="00ED7A7C"/>
    <w:rsid w:val="00EE387A"/>
    <w:rsid w:val="00EF1CE5"/>
    <w:rsid w:val="00F04174"/>
    <w:rsid w:val="00F11EEF"/>
    <w:rsid w:val="00F154BF"/>
    <w:rsid w:val="00F2202E"/>
    <w:rsid w:val="00F2204F"/>
    <w:rsid w:val="00F309A1"/>
    <w:rsid w:val="00F34921"/>
    <w:rsid w:val="00F41F20"/>
    <w:rsid w:val="00F42E15"/>
    <w:rsid w:val="00F439BC"/>
    <w:rsid w:val="00F61F33"/>
    <w:rsid w:val="00F87DB1"/>
    <w:rsid w:val="00F91270"/>
    <w:rsid w:val="00FA1586"/>
    <w:rsid w:val="00FA6450"/>
    <w:rsid w:val="00FB04DB"/>
    <w:rsid w:val="00FB203C"/>
    <w:rsid w:val="00FB2BD0"/>
    <w:rsid w:val="00FB3ED4"/>
    <w:rsid w:val="00FB6ED9"/>
    <w:rsid w:val="00FF0B77"/>
    <w:rsid w:val="00FF594E"/>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226088"/>
    <w:pPr>
      <w:keepNext/>
      <w:keepLines/>
      <w:numPr>
        <w:numId w:val="10"/>
      </w:numPr>
      <w:spacing w:before="240" w:after="240"/>
      <w:outlineLvl w:val="0"/>
    </w:pPr>
    <w:rPr>
      <w:rFonts w:eastAsiaTheme="majorEastAsia"/>
      <w:b/>
      <w:bCs/>
      <w:sz w:val="36"/>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088"/>
    <w:rPr>
      <w:rFonts w:ascii="Times New Roman" w:eastAsiaTheme="majorEastAsia" w:hAnsi="Times New Roman" w:cs="Times New Roman"/>
      <w:b/>
      <w:bCs/>
      <w:color w:val="000000" w:themeColor="text1"/>
      <w:sz w:val="36"/>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1686874">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0932023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38426738">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47602036">
      <w:bodyDiv w:val="1"/>
      <w:marLeft w:val="0"/>
      <w:marRight w:val="0"/>
      <w:marTop w:val="0"/>
      <w:marBottom w:val="0"/>
      <w:divBdr>
        <w:top w:val="none" w:sz="0" w:space="0" w:color="auto"/>
        <w:left w:val="none" w:sz="0" w:space="0" w:color="auto"/>
        <w:bottom w:val="none" w:sz="0" w:space="0" w:color="auto"/>
        <w:right w:val="none" w:sz="0" w:space="0" w:color="auto"/>
      </w:divBdr>
    </w:div>
    <w:div w:id="160588542">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17516937">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8874159">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34261271">
      <w:bodyDiv w:val="1"/>
      <w:marLeft w:val="0"/>
      <w:marRight w:val="0"/>
      <w:marTop w:val="0"/>
      <w:marBottom w:val="0"/>
      <w:divBdr>
        <w:top w:val="none" w:sz="0" w:space="0" w:color="auto"/>
        <w:left w:val="none" w:sz="0" w:space="0" w:color="auto"/>
        <w:bottom w:val="none" w:sz="0" w:space="0" w:color="auto"/>
        <w:right w:val="none" w:sz="0" w:space="0" w:color="auto"/>
      </w:divBdr>
    </w:div>
    <w:div w:id="345060785">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52651353">
      <w:bodyDiv w:val="1"/>
      <w:marLeft w:val="0"/>
      <w:marRight w:val="0"/>
      <w:marTop w:val="0"/>
      <w:marBottom w:val="0"/>
      <w:divBdr>
        <w:top w:val="none" w:sz="0" w:space="0" w:color="auto"/>
        <w:left w:val="none" w:sz="0" w:space="0" w:color="auto"/>
        <w:bottom w:val="none" w:sz="0" w:space="0" w:color="auto"/>
        <w:right w:val="none" w:sz="0" w:space="0" w:color="auto"/>
      </w:divBdr>
    </w:div>
    <w:div w:id="359480120">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16559322">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464084070">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14736108">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21659">
      <w:bodyDiv w:val="1"/>
      <w:marLeft w:val="0"/>
      <w:marRight w:val="0"/>
      <w:marTop w:val="0"/>
      <w:marBottom w:val="0"/>
      <w:divBdr>
        <w:top w:val="none" w:sz="0" w:space="0" w:color="auto"/>
        <w:left w:val="none" w:sz="0" w:space="0" w:color="auto"/>
        <w:bottom w:val="none" w:sz="0" w:space="0" w:color="auto"/>
        <w:right w:val="none" w:sz="0" w:space="0" w:color="auto"/>
      </w:divBdr>
    </w:div>
    <w:div w:id="580916157">
      <w:bodyDiv w:val="1"/>
      <w:marLeft w:val="0"/>
      <w:marRight w:val="0"/>
      <w:marTop w:val="0"/>
      <w:marBottom w:val="0"/>
      <w:divBdr>
        <w:top w:val="none" w:sz="0" w:space="0" w:color="auto"/>
        <w:left w:val="none" w:sz="0" w:space="0" w:color="auto"/>
        <w:bottom w:val="none" w:sz="0" w:space="0" w:color="auto"/>
        <w:right w:val="none" w:sz="0" w:space="0" w:color="auto"/>
      </w:divBdr>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7225803">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58000183">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35250038">
      <w:bodyDiv w:val="1"/>
      <w:marLeft w:val="0"/>
      <w:marRight w:val="0"/>
      <w:marTop w:val="0"/>
      <w:marBottom w:val="0"/>
      <w:divBdr>
        <w:top w:val="none" w:sz="0" w:space="0" w:color="auto"/>
        <w:left w:val="none" w:sz="0" w:space="0" w:color="auto"/>
        <w:bottom w:val="none" w:sz="0" w:space="0" w:color="auto"/>
        <w:right w:val="none" w:sz="0" w:space="0" w:color="auto"/>
      </w:divBdr>
    </w:div>
    <w:div w:id="764376814">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19423656">
      <w:bodyDiv w:val="1"/>
      <w:marLeft w:val="0"/>
      <w:marRight w:val="0"/>
      <w:marTop w:val="0"/>
      <w:marBottom w:val="0"/>
      <w:divBdr>
        <w:top w:val="none" w:sz="0" w:space="0" w:color="auto"/>
        <w:left w:val="none" w:sz="0" w:space="0" w:color="auto"/>
        <w:bottom w:val="none" w:sz="0" w:space="0" w:color="auto"/>
        <w:right w:val="none" w:sz="0" w:space="0" w:color="auto"/>
      </w:divBdr>
    </w:div>
    <w:div w:id="827407546">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5535135">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15893147">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79842491">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18894616">
      <w:bodyDiv w:val="1"/>
      <w:marLeft w:val="0"/>
      <w:marRight w:val="0"/>
      <w:marTop w:val="0"/>
      <w:marBottom w:val="0"/>
      <w:divBdr>
        <w:top w:val="none" w:sz="0" w:space="0" w:color="auto"/>
        <w:left w:val="none" w:sz="0" w:space="0" w:color="auto"/>
        <w:bottom w:val="none" w:sz="0" w:space="0" w:color="auto"/>
        <w:right w:val="none" w:sz="0" w:space="0" w:color="auto"/>
      </w:divBdr>
    </w:div>
    <w:div w:id="1037000934">
      <w:bodyDiv w:val="1"/>
      <w:marLeft w:val="0"/>
      <w:marRight w:val="0"/>
      <w:marTop w:val="0"/>
      <w:marBottom w:val="0"/>
      <w:divBdr>
        <w:top w:val="none" w:sz="0" w:space="0" w:color="auto"/>
        <w:left w:val="none" w:sz="0" w:space="0" w:color="auto"/>
        <w:bottom w:val="none" w:sz="0" w:space="0" w:color="auto"/>
        <w:right w:val="none" w:sz="0" w:space="0" w:color="auto"/>
      </w:divBdr>
    </w:div>
    <w:div w:id="1043478513">
      <w:bodyDiv w:val="1"/>
      <w:marLeft w:val="0"/>
      <w:marRight w:val="0"/>
      <w:marTop w:val="0"/>
      <w:marBottom w:val="0"/>
      <w:divBdr>
        <w:top w:val="none" w:sz="0" w:space="0" w:color="auto"/>
        <w:left w:val="none" w:sz="0" w:space="0" w:color="auto"/>
        <w:bottom w:val="none" w:sz="0" w:space="0" w:color="auto"/>
        <w:right w:val="none" w:sz="0" w:space="0" w:color="auto"/>
      </w:divBdr>
    </w:div>
    <w:div w:id="1045639560">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3283595">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4843">
      <w:bodyDiv w:val="1"/>
      <w:marLeft w:val="0"/>
      <w:marRight w:val="0"/>
      <w:marTop w:val="0"/>
      <w:marBottom w:val="0"/>
      <w:divBdr>
        <w:top w:val="none" w:sz="0" w:space="0" w:color="auto"/>
        <w:left w:val="none" w:sz="0" w:space="0" w:color="auto"/>
        <w:bottom w:val="none" w:sz="0" w:space="0" w:color="auto"/>
        <w:right w:val="none" w:sz="0" w:space="0" w:color="auto"/>
      </w:divBdr>
    </w:div>
    <w:div w:id="1144203024">
      <w:bodyDiv w:val="1"/>
      <w:marLeft w:val="0"/>
      <w:marRight w:val="0"/>
      <w:marTop w:val="0"/>
      <w:marBottom w:val="0"/>
      <w:divBdr>
        <w:top w:val="none" w:sz="0" w:space="0" w:color="auto"/>
        <w:left w:val="none" w:sz="0" w:space="0" w:color="auto"/>
        <w:bottom w:val="none" w:sz="0" w:space="0" w:color="auto"/>
        <w:right w:val="none" w:sz="0" w:space="0" w:color="auto"/>
      </w:divBdr>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2358179">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2698859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56011541">
      <w:bodyDiv w:val="1"/>
      <w:marLeft w:val="0"/>
      <w:marRight w:val="0"/>
      <w:marTop w:val="0"/>
      <w:marBottom w:val="0"/>
      <w:divBdr>
        <w:top w:val="none" w:sz="0" w:space="0" w:color="auto"/>
        <w:left w:val="none" w:sz="0" w:space="0" w:color="auto"/>
        <w:bottom w:val="none" w:sz="0" w:space="0" w:color="auto"/>
        <w:right w:val="none" w:sz="0" w:space="0" w:color="auto"/>
      </w:divBdr>
    </w:div>
    <w:div w:id="1258176214">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66763421">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18458673">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1011339">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65594220">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493566631">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7378163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19097367">
      <w:bodyDiv w:val="1"/>
      <w:marLeft w:val="0"/>
      <w:marRight w:val="0"/>
      <w:marTop w:val="0"/>
      <w:marBottom w:val="0"/>
      <w:divBdr>
        <w:top w:val="none" w:sz="0" w:space="0" w:color="auto"/>
        <w:left w:val="none" w:sz="0" w:space="0" w:color="auto"/>
        <w:bottom w:val="none" w:sz="0" w:space="0" w:color="auto"/>
        <w:right w:val="none" w:sz="0" w:space="0" w:color="auto"/>
      </w:divBdr>
    </w:div>
    <w:div w:id="1623421721">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49018664">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3556060">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01583467">
      <w:bodyDiv w:val="1"/>
      <w:marLeft w:val="0"/>
      <w:marRight w:val="0"/>
      <w:marTop w:val="0"/>
      <w:marBottom w:val="0"/>
      <w:divBdr>
        <w:top w:val="none" w:sz="0" w:space="0" w:color="auto"/>
        <w:left w:val="none" w:sz="0" w:space="0" w:color="auto"/>
        <w:bottom w:val="none" w:sz="0" w:space="0" w:color="auto"/>
        <w:right w:val="none" w:sz="0" w:space="0" w:color="auto"/>
      </w:divBdr>
    </w:div>
    <w:div w:id="1722050725">
      <w:bodyDiv w:val="1"/>
      <w:marLeft w:val="0"/>
      <w:marRight w:val="0"/>
      <w:marTop w:val="0"/>
      <w:marBottom w:val="0"/>
      <w:divBdr>
        <w:top w:val="none" w:sz="0" w:space="0" w:color="auto"/>
        <w:left w:val="none" w:sz="0" w:space="0" w:color="auto"/>
        <w:bottom w:val="none" w:sz="0" w:space="0" w:color="auto"/>
        <w:right w:val="none" w:sz="0" w:space="0" w:color="auto"/>
      </w:divBdr>
    </w:div>
    <w:div w:id="1729722800">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35884461">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5613057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3445500">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69830760">
      <w:bodyDiv w:val="1"/>
      <w:marLeft w:val="0"/>
      <w:marRight w:val="0"/>
      <w:marTop w:val="0"/>
      <w:marBottom w:val="0"/>
      <w:divBdr>
        <w:top w:val="none" w:sz="0" w:space="0" w:color="auto"/>
        <w:left w:val="none" w:sz="0" w:space="0" w:color="auto"/>
        <w:bottom w:val="none" w:sz="0" w:space="0" w:color="auto"/>
        <w:right w:val="none" w:sz="0" w:space="0" w:color="auto"/>
      </w:divBdr>
    </w:div>
    <w:div w:id="1876888186">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25795496">
      <w:bodyDiv w:val="1"/>
      <w:marLeft w:val="0"/>
      <w:marRight w:val="0"/>
      <w:marTop w:val="0"/>
      <w:marBottom w:val="0"/>
      <w:divBdr>
        <w:top w:val="none" w:sz="0" w:space="0" w:color="auto"/>
        <w:left w:val="none" w:sz="0" w:space="0" w:color="auto"/>
        <w:bottom w:val="none" w:sz="0" w:space="0" w:color="auto"/>
        <w:right w:val="none" w:sz="0" w:space="0" w:color="auto"/>
      </w:divBdr>
    </w:div>
    <w:div w:id="1933313263">
      <w:bodyDiv w:val="1"/>
      <w:marLeft w:val="0"/>
      <w:marRight w:val="0"/>
      <w:marTop w:val="0"/>
      <w:marBottom w:val="0"/>
      <w:divBdr>
        <w:top w:val="none" w:sz="0" w:space="0" w:color="auto"/>
        <w:left w:val="none" w:sz="0" w:space="0" w:color="auto"/>
        <w:bottom w:val="none" w:sz="0" w:space="0" w:color="auto"/>
        <w:right w:val="none" w:sz="0" w:space="0" w:color="auto"/>
      </w:divBdr>
    </w:div>
    <w:div w:id="1940214217">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1991982081">
      <w:bodyDiv w:val="1"/>
      <w:marLeft w:val="0"/>
      <w:marRight w:val="0"/>
      <w:marTop w:val="0"/>
      <w:marBottom w:val="0"/>
      <w:divBdr>
        <w:top w:val="none" w:sz="0" w:space="0" w:color="auto"/>
        <w:left w:val="none" w:sz="0" w:space="0" w:color="auto"/>
        <w:bottom w:val="none" w:sz="0" w:space="0" w:color="auto"/>
        <w:right w:val="none" w:sz="0" w:space="0" w:color="auto"/>
      </w:divBdr>
    </w:div>
    <w:div w:id="1996645903">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36688751">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088375754">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 w:id="212265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4.wdp"/><Relationship Id="rId21" Type="http://schemas.openxmlformats.org/officeDocument/2006/relationships/image" Target="media/image12.png"/><Relationship Id="rId42" Type="http://schemas.openxmlformats.org/officeDocument/2006/relationships/image" Target="media/image27.png"/><Relationship Id="rId47" Type="http://schemas.openxmlformats.org/officeDocument/2006/relationships/image" Target="media/image31.jpeg"/><Relationship Id="rId63" Type="http://schemas.openxmlformats.org/officeDocument/2006/relationships/image" Target="media/image44.jpeg"/><Relationship Id="rId68" Type="http://schemas.microsoft.com/office/2007/relationships/hdphoto" Target="media/hdphoto11.wdp"/><Relationship Id="rId16" Type="http://schemas.microsoft.com/office/2007/relationships/hdphoto" Target="media/hdphoto2.wdp"/><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7.jpeg"/><Relationship Id="rId74" Type="http://schemas.openxmlformats.org/officeDocument/2006/relationships/image" Target="media/image53.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64" Type="http://schemas.openxmlformats.org/officeDocument/2006/relationships/image" Target="media/image45.jpeg"/><Relationship Id="rId69" Type="http://schemas.openxmlformats.org/officeDocument/2006/relationships/image" Target="media/image49.png"/><Relationship Id="rId77" Type="http://schemas.openxmlformats.org/officeDocument/2006/relationships/image" Target="media/image56.jpeg"/><Relationship Id="rId8" Type="http://schemas.openxmlformats.org/officeDocument/2006/relationships/image" Target="media/image1.jpeg"/><Relationship Id="rId51" Type="http://schemas.openxmlformats.org/officeDocument/2006/relationships/image" Target="media/image34.jpeg"/><Relationship Id="rId72" Type="http://schemas.openxmlformats.org/officeDocument/2006/relationships/image" Target="media/image5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67" Type="http://schemas.openxmlformats.org/officeDocument/2006/relationships/image" Target="media/image48.png"/><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62" Type="http://schemas.microsoft.com/office/2007/relationships/hdphoto" Target="media/hdphoto10.wdp"/><Relationship Id="rId70" Type="http://schemas.microsoft.com/office/2007/relationships/hdphoto" Target="media/hdphoto12.wdp"/><Relationship Id="rId75"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image" Target="media/image46.jpeg"/><Relationship Id="rId73" Type="http://schemas.openxmlformats.org/officeDocument/2006/relationships/image" Target="media/image52.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4.png"/><Relationship Id="rId34" Type="http://schemas.microsoft.com/office/2007/relationships/hdphoto" Target="media/hdphoto8.wdp"/><Relationship Id="rId50" Type="http://schemas.openxmlformats.org/officeDocument/2006/relationships/footer" Target="footer1.xml"/><Relationship Id="rId55" Type="http://schemas.openxmlformats.org/officeDocument/2006/relationships/image" Target="media/image38.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6</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2</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7</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8</b:RefOrder>
  </b:Source>
  <b:Source>
    <b:Tag>Wil</b:Tag>
    <b:SourceType>InternetSite</b:SourceType>
    <b:Guid>{C1DDE3AF-B3B1-4ADE-8D6F-CF88B40F2965}</b:Guid>
    <b:Title>Wiltronics</b:Title>
    <b:URL>https://www.wiltronics.com.au/product/10137/yellow-motor-3-12vdc-2-flats-shaft/</b:URL>
    <b:RefOrder>9</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10</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1</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3</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3</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4</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5</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2</b:RefOrder>
  </b:Source>
  <b:Source>
    <b:Tag>TBA</b:Tag>
    <b:SourceType>JournalArticle</b:SourceType>
    <b:Guid>{EFD80A7C-8B12-4873-917F-ABF227E169B0}</b:Guid>
    <b:Title>Development of a vacuum cleaner robot</b:Title>
    <b:Author>
      <b:Author>
        <b:NameList>
          <b:Person>
            <b:Last>Asafa</b:Last>
            <b:First>T.B</b:First>
          </b:Person>
        </b:NameList>
      </b:Author>
    </b:Author>
    <b:Pages>1</b:Pages>
    <b:RefOrder>1</b:RefOrder>
  </b:Source>
</b:Sources>
</file>

<file path=customXml/itemProps1.xml><?xml version="1.0" encoding="utf-8"?>
<ds:datastoreItem xmlns:ds="http://schemas.openxmlformats.org/officeDocument/2006/customXml" ds:itemID="{021AA1D4-9A31-4A4D-B98F-04FAD00B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9</TotalTime>
  <Pages>5</Pages>
  <Words>9955</Words>
  <Characters>5674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87</cp:revision>
  <cp:lastPrinted>2021-01-26T15:00:00Z</cp:lastPrinted>
  <dcterms:created xsi:type="dcterms:W3CDTF">2020-01-29T06:59:00Z</dcterms:created>
  <dcterms:modified xsi:type="dcterms:W3CDTF">2021-01-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